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1674A7" w14:textId="0FEC7E06" w:rsidR="00465EF4" w:rsidRDefault="00F61350" w:rsidP="00453BAC">
      <w:pPr>
        <w:pStyle w:val="Titre1"/>
        <w:rPr>
          <w:lang w:val="en-GB"/>
        </w:rPr>
      </w:pPr>
      <w:r>
        <w:rPr>
          <w:lang w:val="en-GB"/>
        </w:rPr>
        <w:t xml:space="preserve">Supplementary Material: </w:t>
      </w:r>
      <w:r w:rsidR="009E6A98" w:rsidRPr="0AB2B5F0">
        <w:rPr>
          <w:lang w:val="en-GB"/>
        </w:rPr>
        <w:t>Research Protocol Disability Disclosure and AI Educational Technologies</w:t>
      </w:r>
    </w:p>
    <w:p w14:paraId="7D8CEB85" w14:textId="0BC6D54F" w:rsidR="009E6A98" w:rsidRDefault="009E6A98" w:rsidP="009E6A98">
      <w:pPr>
        <w:pStyle w:val="Titre2"/>
        <w:rPr>
          <w:lang w:val="en-GB"/>
        </w:rPr>
      </w:pPr>
      <w:r>
        <w:rPr>
          <w:lang w:val="en-GB"/>
        </w:rPr>
        <w:t>Research Questions</w:t>
      </w:r>
    </w:p>
    <w:p w14:paraId="797907A0" w14:textId="521C8AE6" w:rsidR="00660403" w:rsidRPr="00660403" w:rsidRDefault="009E6A98" w:rsidP="00660403">
      <w:pPr>
        <w:rPr>
          <w:lang w:val="en-GB"/>
        </w:rPr>
      </w:pPr>
      <w:r>
        <w:rPr>
          <w:lang w:val="en-GB"/>
        </w:rPr>
        <w:t>How do students with disabilities assess the risk-benefits of disclosing their disability in the use of AI-based educational technologies?</w:t>
      </w:r>
    </w:p>
    <w:p w14:paraId="332677D7" w14:textId="77777777" w:rsidR="00660403" w:rsidRPr="00B63EA8" w:rsidRDefault="00660403" w:rsidP="00660403">
      <w:pPr>
        <w:pStyle w:val="Paragraphedeliste"/>
        <w:numPr>
          <w:ilvl w:val="0"/>
          <w:numId w:val="24"/>
        </w:numPr>
        <w:rPr>
          <w:rFonts w:cs="Times New Roman"/>
          <w:szCs w:val="20"/>
          <w:lang w:val="en-US"/>
        </w:rPr>
      </w:pPr>
      <w:r w:rsidRPr="00B63EA8">
        <w:rPr>
          <w:rFonts w:cs="Times New Roman"/>
          <w:szCs w:val="20"/>
          <w:lang w:val="en-US"/>
        </w:rPr>
        <w:t>How do students with ADHD perceive the utility of AI EdTech?</w:t>
      </w:r>
    </w:p>
    <w:p w14:paraId="0832AC3E" w14:textId="76A3802C" w:rsidR="009E6A98" w:rsidRDefault="009E6A98" w:rsidP="00660403">
      <w:pPr>
        <w:pStyle w:val="Paragraphedeliste"/>
        <w:numPr>
          <w:ilvl w:val="0"/>
          <w:numId w:val="24"/>
        </w:numPr>
        <w:rPr>
          <w:lang w:val="en-GB"/>
        </w:rPr>
      </w:pPr>
      <w:r w:rsidRPr="005F5265">
        <w:rPr>
          <w:lang w:val="en-GB"/>
        </w:rPr>
        <w:t xml:space="preserve">What are the students’ perceived risks of disclosing disability status to AI-based education technologies? </w:t>
      </w:r>
    </w:p>
    <w:p w14:paraId="61219394" w14:textId="77777777" w:rsidR="009E6A98" w:rsidRDefault="009E6A98" w:rsidP="00660403">
      <w:pPr>
        <w:pStyle w:val="Paragraphedeliste"/>
        <w:numPr>
          <w:ilvl w:val="0"/>
          <w:numId w:val="24"/>
        </w:numPr>
        <w:rPr>
          <w:lang w:val="en-GB"/>
        </w:rPr>
      </w:pPr>
      <w:r w:rsidRPr="005F5265">
        <w:rPr>
          <w:lang w:val="en-GB"/>
        </w:rPr>
        <w:t xml:space="preserve">What are the students’ perceived </w:t>
      </w:r>
      <w:r>
        <w:rPr>
          <w:lang w:val="en-GB"/>
        </w:rPr>
        <w:t>benefits</w:t>
      </w:r>
      <w:r w:rsidRPr="005F5265">
        <w:rPr>
          <w:lang w:val="en-GB"/>
        </w:rPr>
        <w:t xml:space="preserve"> of disclosing disability status to AI-based education technologies? </w:t>
      </w:r>
    </w:p>
    <w:p w14:paraId="2A878724" w14:textId="77777777" w:rsidR="002E0137" w:rsidRPr="00B63EA8" w:rsidRDefault="002E0137" w:rsidP="002E0137">
      <w:pPr>
        <w:pStyle w:val="Paragraphedeliste"/>
        <w:numPr>
          <w:ilvl w:val="0"/>
          <w:numId w:val="24"/>
        </w:numPr>
        <w:rPr>
          <w:rFonts w:cs="Times New Roman"/>
          <w:szCs w:val="20"/>
          <w:lang w:val="en-US"/>
        </w:rPr>
      </w:pPr>
      <w:r w:rsidRPr="00B63EA8">
        <w:rPr>
          <w:rFonts w:cs="Times New Roman"/>
          <w:szCs w:val="20"/>
          <w:lang w:val="en-US"/>
        </w:rPr>
        <w:t xml:space="preserve">Under which conditions are students willing to disclose their ADHD? </w:t>
      </w:r>
    </w:p>
    <w:p w14:paraId="77204CCD" w14:textId="5005549C" w:rsidR="009E6A98" w:rsidRDefault="009E6A98" w:rsidP="009E6A98">
      <w:pPr>
        <w:pStyle w:val="Titre2"/>
        <w:rPr>
          <w:lang w:val="en-GB"/>
        </w:rPr>
      </w:pPr>
      <w:r>
        <w:rPr>
          <w:lang w:val="en-GB"/>
        </w:rPr>
        <w:t>Hypothesis</w:t>
      </w:r>
    </w:p>
    <w:p w14:paraId="51256B10" w14:textId="7B6EF5C5" w:rsidR="009E6A98" w:rsidRDefault="009E6A98" w:rsidP="009E6A98">
      <w:pPr>
        <w:pStyle w:val="Paragraphedeliste"/>
        <w:numPr>
          <w:ilvl w:val="0"/>
          <w:numId w:val="2"/>
        </w:numPr>
        <w:rPr>
          <w:lang w:val="en-GB"/>
        </w:rPr>
      </w:pPr>
      <w:r>
        <w:rPr>
          <w:lang w:val="en-GB"/>
        </w:rPr>
        <w:t xml:space="preserve">Hypothesis: Students with invisible disabilities feel more comfortable sharing their disability with an AI rather than a human. </w:t>
      </w:r>
    </w:p>
    <w:p w14:paraId="0D41D036" w14:textId="7EB49A9A" w:rsidR="009E6A98" w:rsidRDefault="009E6A98" w:rsidP="009E6A98">
      <w:pPr>
        <w:pStyle w:val="Paragraphedeliste"/>
        <w:numPr>
          <w:ilvl w:val="0"/>
          <w:numId w:val="2"/>
        </w:numPr>
        <w:rPr>
          <w:lang w:val="en-GB"/>
        </w:rPr>
      </w:pPr>
      <w:r>
        <w:rPr>
          <w:lang w:val="en-GB"/>
        </w:rPr>
        <w:t xml:space="preserve">Hypothesis: </w:t>
      </w:r>
      <w:r w:rsidR="00B72D48">
        <w:rPr>
          <w:lang w:val="en-GB"/>
        </w:rPr>
        <w:t>If a student experienced negative attitudes towards their disabilities in the educational context, s</w:t>
      </w:r>
      <w:r>
        <w:rPr>
          <w:lang w:val="en-GB"/>
        </w:rPr>
        <w:t xml:space="preserve">tudents with invisible disabilities would not share their disability status if they could be identified by lecturers for fear of discrimination.  </w:t>
      </w:r>
    </w:p>
    <w:p w14:paraId="0FD35ABF" w14:textId="642B7147" w:rsidR="00B95FA5" w:rsidRDefault="009E6A98" w:rsidP="0069348D">
      <w:pPr>
        <w:pStyle w:val="Paragraphedeliste"/>
        <w:numPr>
          <w:ilvl w:val="0"/>
          <w:numId w:val="2"/>
        </w:numPr>
        <w:rPr>
          <w:lang w:val="en-GB"/>
        </w:rPr>
      </w:pPr>
      <w:r>
        <w:rPr>
          <w:lang w:val="en-GB"/>
        </w:rPr>
        <w:t xml:space="preserve">Hypothesis: </w:t>
      </w:r>
      <w:r w:rsidR="00B72D48">
        <w:rPr>
          <w:lang w:val="en-GB"/>
        </w:rPr>
        <w:t>If a student feels</w:t>
      </w:r>
      <w:r>
        <w:rPr>
          <w:lang w:val="en-GB"/>
        </w:rPr>
        <w:t xml:space="preserve"> </w:t>
      </w:r>
      <w:r w:rsidR="00B72D48">
        <w:rPr>
          <w:lang w:val="en-GB"/>
        </w:rPr>
        <w:t xml:space="preserve">confident with their disabilities (“Disability as identity”), they are more likely to disclose their disability status to an AI or a human. </w:t>
      </w:r>
    </w:p>
    <w:p w14:paraId="04906686" w14:textId="28716278" w:rsidR="007048AF" w:rsidRDefault="007048AF" w:rsidP="0069348D">
      <w:pPr>
        <w:pStyle w:val="Titre2"/>
        <w:rPr>
          <w:lang w:val="en-GB"/>
        </w:rPr>
      </w:pPr>
      <w:r>
        <w:rPr>
          <w:lang w:val="en-GB"/>
        </w:rPr>
        <w:t xml:space="preserve">Coding procedure </w:t>
      </w:r>
      <w:r w:rsidR="00991C2F">
        <w:rPr>
          <w:lang w:val="en-GB"/>
        </w:rPr>
        <w:t>(From August 19</w:t>
      </w:r>
      <w:r w:rsidR="00991C2F" w:rsidRPr="00991C2F">
        <w:rPr>
          <w:vertAlign w:val="superscript"/>
          <w:lang w:val="en-GB"/>
        </w:rPr>
        <w:t>th</w:t>
      </w:r>
      <w:proofErr w:type="gramStart"/>
      <w:r w:rsidR="00991C2F">
        <w:rPr>
          <w:lang w:val="en-GB"/>
        </w:rPr>
        <w:t xml:space="preserve"> 2024</w:t>
      </w:r>
      <w:proofErr w:type="gramEnd"/>
      <w:r w:rsidR="00991C2F">
        <w:rPr>
          <w:lang w:val="en-GB"/>
        </w:rPr>
        <w:t xml:space="preserve"> to </w:t>
      </w:r>
      <w:r w:rsidR="00D65B3C">
        <w:rPr>
          <w:lang w:val="en-GB"/>
        </w:rPr>
        <w:t>October 11</w:t>
      </w:r>
      <w:r w:rsidR="00D65B3C" w:rsidRPr="00D65B3C">
        <w:rPr>
          <w:vertAlign w:val="superscript"/>
          <w:lang w:val="en-GB"/>
        </w:rPr>
        <w:t>th</w:t>
      </w:r>
      <w:r w:rsidR="00991C2F">
        <w:rPr>
          <w:lang w:val="en-GB"/>
        </w:rPr>
        <w:t>)</w:t>
      </w:r>
    </w:p>
    <w:p w14:paraId="6A949442" w14:textId="278DB0CC" w:rsidR="007048AF" w:rsidRDefault="007048AF" w:rsidP="007048AF">
      <w:pPr>
        <w:pStyle w:val="Paragraphedeliste"/>
        <w:numPr>
          <w:ilvl w:val="0"/>
          <w:numId w:val="18"/>
        </w:numPr>
        <w:rPr>
          <w:lang w:val="en-GB"/>
        </w:rPr>
      </w:pPr>
      <w:r>
        <w:rPr>
          <w:lang w:val="en-GB"/>
        </w:rPr>
        <w:t xml:space="preserve">The first author created an initial coding table following the literature and the interview guidelines. </w:t>
      </w:r>
    </w:p>
    <w:p w14:paraId="5FDB2691" w14:textId="7EF4105A" w:rsidR="007048AF" w:rsidRDefault="007048AF" w:rsidP="007048AF">
      <w:pPr>
        <w:pStyle w:val="Paragraphedeliste"/>
        <w:numPr>
          <w:ilvl w:val="0"/>
          <w:numId w:val="18"/>
        </w:numPr>
        <w:rPr>
          <w:lang w:val="en-GB"/>
        </w:rPr>
      </w:pPr>
      <w:r>
        <w:rPr>
          <w:lang w:val="en-GB"/>
        </w:rPr>
        <w:t xml:space="preserve">The first author explained the coding table to the second coder. </w:t>
      </w:r>
    </w:p>
    <w:p w14:paraId="312DD3B7" w14:textId="2841CEEB" w:rsidR="007048AF" w:rsidRDefault="007048AF" w:rsidP="007048AF">
      <w:pPr>
        <w:pStyle w:val="Paragraphedeliste"/>
        <w:numPr>
          <w:ilvl w:val="0"/>
          <w:numId w:val="18"/>
        </w:numPr>
        <w:rPr>
          <w:lang w:val="en-GB"/>
        </w:rPr>
      </w:pPr>
      <w:r>
        <w:rPr>
          <w:lang w:val="en-GB"/>
        </w:rPr>
        <w:t xml:space="preserve">Both coders coded two interviews (Transcript 1 and 2) independently. </w:t>
      </w:r>
    </w:p>
    <w:p w14:paraId="513B0C31" w14:textId="4880ACC5" w:rsidR="007048AF" w:rsidRDefault="007048AF" w:rsidP="007048AF">
      <w:pPr>
        <w:pStyle w:val="Paragraphedeliste"/>
        <w:numPr>
          <w:ilvl w:val="0"/>
          <w:numId w:val="18"/>
        </w:numPr>
        <w:rPr>
          <w:lang w:val="en-GB"/>
        </w:rPr>
      </w:pPr>
      <w:r>
        <w:rPr>
          <w:lang w:val="en-GB"/>
        </w:rPr>
        <w:t>The two coders reviewed the interviews, discussed disagreement</w:t>
      </w:r>
      <w:r w:rsidR="004A1F2D">
        <w:rPr>
          <w:lang w:val="en-GB"/>
        </w:rPr>
        <w:t>s</w:t>
      </w:r>
      <w:r>
        <w:rPr>
          <w:lang w:val="en-GB"/>
        </w:rPr>
        <w:t xml:space="preserve">, and clarified the coding table. </w:t>
      </w:r>
    </w:p>
    <w:p w14:paraId="3A81E193" w14:textId="0ECAE788" w:rsidR="007048AF" w:rsidRDefault="007048AF" w:rsidP="007048AF">
      <w:pPr>
        <w:pStyle w:val="Paragraphedeliste"/>
        <w:numPr>
          <w:ilvl w:val="0"/>
          <w:numId w:val="18"/>
        </w:numPr>
        <w:rPr>
          <w:lang w:val="en-GB"/>
        </w:rPr>
      </w:pPr>
      <w:r>
        <w:rPr>
          <w:lang w:val="en-GB"/>
        </w:rPr>
        <w:t xml:space="preserve">Both coders coded the rest of the interviews independently. </w:t>
      </w:r>
    </w:p>
    <w:p w14:paraId="210E1DE6" w14:textId="61FF4DDB" w:rsidR="007048AF" w:rsidRDefault="007048AF" w:rsidP="007048AF">
      <w:pPr>
        <w:pStyle w:val="Paragraphedeliste"/>
        <w:numPr>
          <w:ilvl w:val="0"/>
          <w:numId w:val="18"/>
        </w:numPr>
        <w:rPr>
          <w:lang w:val="en-GB"/>
        </w:rPr>
      </w:pPr>
      <w:r>
        <w:rPr>
          <w:lang w:val="en-GB"/>
        </w:rPr>
        <w:t xml:space="preserve">Three interviews (transcript 10, 16, and 9) were reviewed completely. As before, disagreements were discussed until a solution could be found. After this stage, it was clear that differences were not </w:t>
      </w:r>
      <w:proofErr w:type="gramStart"/>
      <w:r>
        <w:rPr>
          <w:lang w:val="en-GB"/>
        </w:rPr>
        <w:t>substantial</w:t>
      </w:r>
      <w:proofErr w:type="gramEnd"/>
      <w:r>
        <w:rPr>
          <w:lang w:val="en-GB"/>
        </w:rPr>
        <w:t xml:space="preserve"> and coding was similar. </w:t>
      </w:r>
    </w:p>
    <w:p w14:paraId="064640D4" w14:textId="58F6B124" w:rsidR="007048AF" w:rsidRDefault="007048AF" w:rsidP="007048AF">
      <w:pPr>
        <w:pStyle w:val="Paragraphedeliste"/>
        <w:numPr>
          <w:ilvl w:val="0"/>
          <w:numId w:val="18"/>
        </w:numPr>
        <w:rPr>
          <w:lang w:val="en-GB"/>
        </w:rPr>
      </w:pPr>
      <w:r>
        <w:rPr>
          <w:lang w:val="en-GB"/>
        </w:rPr>
        <w:t>The first coder compared the background codes (“General AI use and perception” and “Background with ADHD”) with hers and the ones from the second coder. After comparison and checking that no information was missing</w:t>
      </w:r>
      <w:r w:rsidR="00C1751D">
        <w:rPr>
          <w:lang w:val="en-GB"/>
        </w:rPr>
        <w:t>, t</w:t>
      </w:r>
      <w:r>
        <w:rPr>
          <w:lang w:val="en-GB"/>
        </w:rPr>
        <w:t xml:space="preserve">he first coder reorganised these background codes and created more meaningful categories where necessary. </w:t>
      </w:r>
    </w:p>
    <w:p w14:paraId="4C8C4BD1" w14:textId="10463358" w:rsidR="007048AF" w:rsidRDefault="007048AF" w:rsidP="007048AF">
      <w:pPr>
        <w:pStyle w:val="Paragraphedeliste"/>
        <w:numPr>
          <w:ilvl w:val="0"/>
          <w:numId w:val="18"/>
        </w:numPr>
        <w:rPr>
          <w:lang w:val="en-GB"/>
        </w:rPr>
      </w:pPr>
      <w:r>
        <w:rPr>
          <w:lang w:val="en-GB"/>
        </w:rPr>
        <w:t>The first coder reorgani</w:t>
      </w:r>
      <w:r w:rsidR="00635C09">
        <w:rPr>
          <w:lang w:val="en-GB"/>
        </w:rPr>
        <w:t>z</w:t>
      </w:r>
      <w:r>
        <w:rPr>
          <w:lang w:val="en-GB"/>
        </w:rPr>
        <w:t xml:space="preserve">ed the core codes (“Case: At-risk predictions” and “Case: AI Tutors”) and created more meaningful categories. </w:t>
      </w:r>
    </w:p>
    <w:p w14:paraId="533DA9A7" w14:textId="1981E8D2" w:rsidR="00635C09" w:rsidRDefault="007048AF" w:rsidP="00326A1F">
      <w:pPr>
        <w:pStyle w:val="Paragraphedeliste"/>
        <w:numPr>
          <w:ilvl w:val="0"/>
          <w:numId w:val="18"/>
        </w:numPr>
        <w:rPr>
          <w:lang w:val="en-GB"/>
        </w:rPr>
      </w:pPr>
      <w:r>
        <w:rPr>
          <w:lang w:val="en-GB"/>
        </w:rPr>
        <w:t>The new categories were given and explained to the second coder who then reorganised her codes based on the new categories.</w:t>
      </w:r>
    </w:p>
    <w:p w14:paraId="1168C629" w14:textId="5953517F" w:rsidR="00326A1F" w:rsidRPr="00326A1F" w:rsidRDefault="00AF7E3C" w:rsidP="00326A1F">
      <w:pPr>
        <w:pStyle w:val="Paragraphedeliste"/>
        <w:numPr>
          <w:ilvl w:val="0"/>
          <w:numId w:val="18"/>
        </w:numPr>
        <w:rPr>
          <w:lang w:val="en-GB"/>
        </w:rPr>
      </w:pPr>
      <w:r>
        <w:rPr>
          <w:lang w:val="en-GB"/>
        </w:rPr>
        <w:t xml:space="preserve">The codes were again </w:t>
      </w:r>
      <w:proofErr w:type="gramStart"/>
      <w:r>
        <w:rPr>
          <w:lang w:val="en-GB"/>
        </w:rPr>
        <w:t>compared</w:t>
      </w:r>
      <w:proofErr w:type="gramEnd"/>
      <w:r>
        <w:rPr>
          <w:lang w:val="en-GB"/>
        </w:rPr>
        <w:t xml:space="preserve"> and disagreement were cleared (either during online meeting or asynchronously via memo). </w:t>
      </w:r>
    </w:p>
    <w:p w14:paraId="770C174A" w14:textId="546F9C17" w:rsidR="0069348D" w:rsidRPr="0069348D" w:rsidRDefault="00305F0A" w:rsidP="0069348D">
      <w:pPr>
        <w:pStyle w:val="Titre2"/>
        <w:rPr>
          <w:lang w:val="en-GB"/>
        </w:rPr>
      </w:pPr>
      <w:r>
        <w:rPr>
          <w:lang w:val="en-GB"/>
        </w:rPr>
        <w:lastRenderedPageBreak/>
        <w:t>Initial coding table</w:t>
      </w:r>
    </w:p>
    <w:tbl>
      <w:tblPr>
        <w:tblStyle w:val="TableauGrille1Clair"/>
        <w:tblpPr w:leftFromText="141" w:rightFromText="141" w:vertAnchor="page" w:horzAnchor="page" w:tblpX="700" w:tblpY="253"/>
        <w:tblW w:w="10910" w:type="dxa"/>
        <w:tblLook w:val="04A0" w:firstRow="1" w:lastRow="0" w:firstColumn="1" w:lastColumn="0" w:noHBand="0" w:noVBand="1"/>
      </w:tblPr>
      <w:tblGrid>
        <w:gridCol w:w="2122"/>
        <w:gridCol w:w="3402"/>
        <w:gridCol w:w="3827"/>
        <w:gridCol w:w="1559"/>
      </w:tblGrid>
      <w:tr w:rsidR="00B95FA5" w:rsidRPr="00453BAC" w14:paraId="19A52223" w14:textId="77777777" w:rsidTr="004702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910865E" w14:textId="77777777" w:rsidR="00B95FA5" w:rsidRDefault="00B95FA5" w:rsidP="00B95FA5">
            <w:pPr>
              <w:rPr>
                <w:lang w:val="en-GB"/>
              </w:rPr>
            </w:pPr>
            <w:r>
              <w:rPr>
                <w:lang w:val="en-GB"/>
              </w:rPr>
              <w:lastRenderedPageBreak/>
              <w:t>Overarching category</w:t>
            </w:r>
          </w:p>
        </w:tc>
        <w:tc>
          <w:tcPr>
            <w:tcW w:w="3402" w:type="dxa"/>
          </w:tcPr>
          <w:p w14:paraId="49FFA122" w14:textId="77777777" w:rsidR="00B95FA5" w:rsidRDefault="00B95FA5" w:rsidP="00B95FA5">
            <w:pPr>
              <w:cnfStyle w:val="100000000000" w:firstRow="1" w:lastRow="0" w:firstColumn="0" w:lastColumn="0" w:oddVBand="0" w:evenVBand="0" w:oddHBand="0" w:evenHBand="0" w:firstRowFirstColumn="0" w:firstRowLastColumn="0" w:lastRowFirstColumn="0" w:lastRowLastColumn="0"/>
              <w:rPr>
                <w:lang w:val="en-GB"/>
              </w:rPr>
            </w:pPr>
            <w:r>
              <w:rPr>
                <w:lang w:val="en-GB"/>
              </w:rPr>
              <w:t>Subcodes</w:t>
            </w:r>
          </w:p>
        </w:tc>
        <w:tc>
          <w:tcPr>
            <w:tcW w:w="3827" w:type="dxa"/>
          </w:tcPr>
          <w:p w14:paraId="6ED57F26" w14:textId="77777777" w:rsidR="00B95FA5" w:rsidRDefault="00B95FA5" w:rsidP="00B95FA5">
            <w:pPr>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c>
          <w:tcPr>
            <w:tcW w:w="1559" w:type="dxa"/>
          </w:tcPr>
          <w:p w14:paraId="0F7BC0EE" w14:textId="77777777" w:rsidR="00B95FA5" w:rsidRDefault="00B95FA5" w:rsidP="00B95FA5">
            <w:pPr>
              <w:cnfStyle w:val="100000000000" w:firstRow="1" w:lastRow="0" w:firstColumn="0" w:lastColumn="0" w:oddVBand="0" w:evenVBand="0" w:oddHBand="0" w:evenHBand="0" w:firstRowFirstColumn="0" w:firstRowLastColumn="0" w:lastRowFirstColumn="0" w:lastRowLastColumn="0"/>
              <w:rPr>
                <w:lang w:val="en-GB"/>
              </w:rPr>
            </w:pPr>
            <w:r>
              <w:rPr>
                <w:lang w:val="en-GB"/>
              </w:rPr>
              <w:t>Question number and Literature connected to the code</w:t>
            </w:r>
          </w:p>
        </w:tc>
      </w:tr>
      <w:tr w:rsidR="00B95FA5" w14:paraId="3815E8CE"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6F1B4A9D" w14:textId="77777777" w:rsidR="00B95FA5" w:rsidRDefault="00B95FA5" w:rsidP="0047027D">
            <w:pPr>
              <w:jc w:val="center"/>
              <w:rPr>
                <w:lang w:val="en-GB"/>
              </w:rPr>
            </w:pPr>
            <w:r>
              <w:rPr>
                <w:lang w:val="en-GB"/>
              </w:rPr>
              <w:t>General AI use and perception</w:t>
            </w:r>
          </w:p>
          <w:p w14:paraId="050A6831" w14:textId="77777777" w:rsidR="00B95FA5" w:rsidRDefault="00B95FA5" w:rsidP="0047027D">
            <w:pPr>
              <w:jc w:val="center"/>
              <w:rPr>
                <w:lang w:val="en-GB"/>
              </w:rPr>
            </w:pPr>
          </w:p>
        </w:tc>
        <w:tc>
          <w:tcPr>
            <w:tcW w:w="3402" w:type="dxa"/>
          </w:tcPr>
          <w:p w14:paraId="7B4BDCB7"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AI use</w:t>
            </w:r>
          </w:p>
          <w:p w14:paraId="285F4C2C" w14:textId="77777777" w:rsidR="00B95FA5" w:rsidRDefault="00B95FA5" w:rsidP="00B95FA5">
            <w:pPr>
              <w:pStyle w:val="Paragraphedeliste"/>
              <w:numPr>
                <w:ilvl w:val="0"/>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ypes of AI </w:t>
            </w:r>
          </w:p>
          <w:p w14:paraId="6AF9F8D7" w14:textId="51054188" w:rsidR="00B95FA5" w:rsidRDefault="006C1C6F" w:rsidP="00B95FA5">
            <w:pPr>
              <w:pStyle w:val="Paragraphedeliste"/>
              <w:numPr>
                <w:ilvl w:val="1"/>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hatbots (e.g. </w:t>
            </w:r>
            <w:r w:rsidR="00B95FA5">
              <w:rPr>
                <w:lang w:val="en-GB"/>
              </w:rPr>
              <w:t>ChatGPT</w:t>
            </w:r>
            <w:r>
              <w:rPr>
                <w:lang w:val="en-GB"/>
              </w:rPr>
              <w:t>)</w:t>
            </w:r>
          </w:p>
          <w:p w14:paraId="42B494B6" w14:textId="722851AD" w:rsidR="006F7849" w:rsidRDefault="006F7849" w:rsidP="00B95FA5">
            <w:pPr>
              <w:pStyle w:val="Paragraphedeliste"/>
              <w:numPr>
                <w:ilvl w:val="1"/>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Editors (e.g. Grammarly, Duden, Word)</w:t>
            </w:r>
          </w:p>
          <w:p w14:paraId="12CC4D8A" w14:textId="0940C91E" w:rsidR="00B95FA5" w:rsidRDefault="00193E55" w:rsidP="00B95FA5">
            <w:pPr>
              <w:pStyle w:val="Paragraphedeliste"/>
              <w:numPr>
                <w:ilvl w:val="1"/>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anslation tools (e.g. </w:t>
            </w:r>
            <w:proofErr w:type="spellStart"/>
            <w:r>
              <w:rPr>
                <w:lang w:val="en-GB"/>
              </w:rPr>
              <w:t>DeepL</w:t>
            </w:r>
            <w:proofErr w:type="spellEnd"/>
            <w:r>
              <w:rPr>
                <w:lang w:val="en-GB"/>
              </w:rPr>
              <w:t>)</w:t>
            </w:r>
          </w:p>
          <w:p w14:paraId="0CD29202" w14:textId="77777777" w:rsidR="00193E55" w:rsidRDefault="00193E55" w:rsidP="00B95FA5">
            <w:pPr>
              <w:pStyle w:val="Paragraphedeliste"/>
              <w:numPr>
                <w:ilvl w:val="1"/>
                <w:numId w:val="3"/>
              </w:numPr>
              <w:cnfStyle w:val="000000000000" w:firstRow="0" w:lastRow="0" w:firstColumn="0" w:lastColumn="0" w:oddVBand="0" w:evenVBand="0" w:oddHBand="0" w:evenHBand="0" w:firstRowFirstColumn="0" w:firstRowLastColumn="0" w:lastRowFirstColumn="0" w:lastRowLastColumn="0"/>
              <w:rPr>
                <w:lang w:val="en-GB"/>
              </w:rPr>
            </w:pPr>
          </w:p>
          <w:p w14:paraId="42C75D4E" w14:textId="55E669F3" w:rsidR="00B95FA5" w:rsidRDefault="00B95FA5" w:rsidP="00B95FA5">
            <w:pPr>
              <w:pStyle w:val="Paragraphedeliste"/>
              <w:numPr>
                <w:ilvl w:val="0"/>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verall </w:t>
            </w:r>
            <w:r w:rsidR="00933300">
              <w:rPr>
                <w:lang w:val="en-GB"/>
              </w:rPr>
              <w:t>experience</w:t>
            </w:r>
            <w:r>
              <w:rPr>
                <w:lang w:val="en-GB"/>
              </w:rPr>
              <w:t xml:space="preserve"> AI</w:t>
            </w:r>
          </w:p>
          <w:p w14:paraId="75535FAF" w14:textId="77777777" w:rsidR="00B95FA5" w:rsidRDefault="00B95FA5" w:rsidP="00B95FA5">
            <w:pPr>
              <w:pStyle w:val="Paragraphedeliste"/>
              <w:numPr>
                <w:ilvl w:val="1"/>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Positive</w:t>
            </w:r>
          </w:p>
          <w:p w14:paraId="1A8AC16D" w14:textId="77777777" w:rsidR="00B95FA5" w:rsidRDefault="00B95FA5" w:rsidP="00B95FA5">
            <w:pPr>
              <w:pStyle w:val="Paragraphedeliste"/>
              <w:numPr>
                <w:ilvl w:val="1"/>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Negative / limitations</w:t>
            </w:r>
          </w:p>
          <w:p w14:paraId="582B2805" w14:textId="77777777" w:rsidR="00B95FA5" w:rsidRPr="006825A2" w:rsidRDefault="00B95FA5" w:rsidP="00B95FA5">
            <w:pPr>
              <w:pStyle w:val="Paragraphedeliste"/>
              <w:numPr>
                <w:ilvl w:val="0"/>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Reasons not to use AI in studies</w:t>
            </w:r>
          </w:p>
          <w:p w14:paraId="0AAB3537"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p>
        </w:tc>
        <w:tc>
          <w:tcPr>
            <w:tcW w:w="3827" w:type="dxa"/>
          </w:tcPr>
          <w:p w14:paraId="652539F2"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related to the general use of AI in studies. </w:t>
            </w:r>
          </w:p>
        </w:tc>
        <w:tc>
          <w:tcPr>
            <w:tcW w:w="1559" w:type="dxa"/>
          </w:tcPr>
          <w:p w14:paraId="602CF73E"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1</w:t>
            </w:r>
          </w:p>
        </w:tc>
      </w:tr>
      <w:tr w:rsidR="00B95FA5" w:rsidRPr="00453BAC" w14:paraId="061EFDC2"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3B90F42A" w14:textId="77777777" w:rsidR="00B95FA5" w:rsidRDefault="00B95FA5" w:rsidP="00B95FA5">
            <w:pPr>
              <w:rPr>
                <w:lang w:val="en-GB"/>
              </w:rPr>
            </w:pPr>
          </w:p>
        </w:tc>
        <w:tc>
          <w:tcPr>
            <w:tcW w:w="3402" w:type="dxa"/>
          </w:tcPr>
          <w:p w14:paraId="42F3B41E"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General attitude data privacy</w:t>
            </w:r>
          </w:p>
          <w:p w14:paraId="1A51B9F8" w14:textId="77777777" w:rsidR="00B95FA5" w:rsidRDefault="00B95FA5" w:rsidP="00B95FA5">
            <w:pPr>
              <w:pStyle w:val="Paragraphedeliste"/>
              <w:numPr>
                <w:ilvl w:val="0"/>
                <w:numId w:val="4"/>
              </w:numPr>
              <w:cnfStyle w:val="000000000000" w:firstRow="0" w:lastRow="0" w:firstColumn="0" w:lastColumn="0" w:oddVBand="0" w:evenVBand="0" w:oddHBand="0" w:evenHBand="0" w:firstRowFirstColumn="0" w:firstRowLastColumn="0" w:lastRowFirstColumn="0" w:lastRowLastColumn="0"/>
              <w:rPr>
                <w:lang w:val="en-GB"/>
              </w:rPr>
            </w:pPr>
            <w:r>
              <w:rPr>
                <w:lang w:val="en-GB"/>
              </w:rPr>
              <w:t>Measures taken to protect data</w:t>
            </w:r>
          </w:p>
          <w:p w14:paraId="4C58151E" w14:textId="77777777" w:rsidR="00B95FA5" w:rsidRDefault="00B95FA5" w:rsidP="00B95FA5">
            <w:pPr>
              <w:pStyle w:val="Paragraphedeliste"/>
              <w:numPr>
                <w:ilvl w:val="0"/>
                <w:numId w:val="4"/>
              </w:numPr>
              <w:cnfStyle w:val="000000000000" w:firstRow="0" w:lastRow="0" w:firstColumn="0" w:lastColumn="0" w:oddVBand="0" w:evenVBand="0" w:oddHBand="0" w:evenHBand="0" w:firstRowFirstColumn="0" w:firstRowLastColumn="0" w:lastRowFirstColumn="0" w:lastRowLastColumn="0"/>
              <w:rPr>
                <w:lang w:val="en-GB"/>
              </w:rPr>
            </w:pPr>
            <w:r>
              <w:rPr>
                <w:lang w:val="en-GB"/>
              </w:rPr>
              <w:t>Attitude type</w:t>
            </w:r>
          </w:p>
          <w:p w14:paraId="6A2EF850" w14:textId="77777777" w:rsidR="00B95FA5" w:rsidRDefault="00B95FA5" w:rsidP="00B95FA5">
            <w:pPr>
              <w:pStyle w:val="Paragraphedeliste"/>
              <w:numPr>
                <w:ilvl w:val="1"/>
                <w:numId w:val="4"/>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My data is already collected everywhere anyway” </w:t>
            </w:r>
          </w:p>
          <w:p w14:paraId="26F8FBCB" w14:textId="77777777" w:rsidR="00B95FA5" w:rsidRDefault="00B95FA5" w:rsidP="00B95FA5">
            <w:pPr>
              <w:pStyle w:val="Paragraphedeliste"/>
              <w:numPr>
                <w:ilvl w:val="1"/>
                <w:numId w:val="4"/>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 should care more, but I do not. </w:t>
            </w:r>
          </w:p>
          <w:p w14:paraId="38E04F59" w14:textId="77777777" w:rsidR="00B95FA5" w:rsidRPr="0008626A" w:rsidRDefault="00B95FA5" w:rsidP="00B95FA5">
            <w:pPr>
              <w:pStyle w:val="Paragraphedeliste"/>
              <w:numPr>
                <w:ilvl w:val="1"/>
                <w:numId w:val="4"/>
              </w:numPr>
              <w:cnfStyle w:val="000000000000" w:firstRow="0" w:lastRow="0" w:firstColumn="0" w:lastColumn="0" w:oddVBand="0" w:evenVBand="0" w:oddHBand="0" w:evenHBand="0" w:firstRowFirstColumn="0" w:firstRowLastColumn="0" w:lastRowFirstColumn="0" w:lastRowLastColumn="0"/>
              <w:rPr>
                <w:lang w:val="en-GB"/>
              </w:rPr>
            </w:pPr>
            <w:r>
              <w:rPr>
                <w:lang w:val="en-GB"/>
              </w:rPr>
              <w:t>Very protective</w:t>
            </w:r>
          </w:p>
        </w:tc>
        <w:tc>
          <w:tcPr>
            <w:tcW w:w="3827" w:type="dxa"/>
          </w:tcPr>
          <w:p w14:paraId="1050D071"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related to how students think about data privacy and the measures they take to protect them. </w:t>
            </w:r>
          </w:p>
        </w:tc>
        <w:tc>
          <w:tcPr>
            <w:tcW w:w="1559" w:type="dxa"/>
          </w:tcPr>
          <w:p w14:paraId="09F40F43"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2</w:t>
            </w:r>
          </w:p>
          <w:p w14:paraId="075940FE" w14:textId="335D9052" w:rsidR="00F90729" w:rsidRDefault="00F9072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F47DA6">
              <w:rPr>
                <w:lang w:val="en-GB"/>
              </w:rPr>
              <w:instrText xml:space="preserve"> ADDIN ZOTERO_ITEM CSL_CITATION {"citationID":"9YcyAyO2","properties":{"formattedCitation":"[6, 10]","plainCitation":"[6, 10]","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id":5118,"uris":["http://zotero.org/users/9818774/items/HQGVRW38"],"itemData":{"id":5118,"type":"paper-conference","container-title":"Proceedings of the Tenth International Conference on Learning Analytics &amp; Knowledge","DOI":"10.1145/3375462.3375536","event-place":"Frankfurt Germany","event-title":"LAK '20: 10th International Conference on Learning Analytics and Knowledge","ISBN":"978-1-4503-7712-6","language":"en","page":"230-239","publisher":"ACM","publisher-place":"Frankfurt Germany","source":"DOI.org (Crossref)","title":"The privacy paradox and its implications for learning analytics","URL":"https://dl.acm.org/doi/10.1145/3375462.3375536","author":[{"family":"Tsai","given":"Yi-Shan"},{"family":"Whitelock-Wainwright","given":"Alexander"},{"family":"Gašević","given":"Dragan"}],"accessed":{"date-parts":[["2024",3,18]]},"issued":{"date-parts":[["2020",3,23]]}}}],"schema":"https://github.com/citation-style-language/schema/raw/master/csl-citation.json"} </w:instrText>
            </w:r>
            <w:r>
              <w:rPr>
                <w:lang w:val="en-GB"/>
              </w:rPr>
              <w:fldChar w:fldCharType="separate"/>
            </w:r>
            <w:r w:rsidR="00F47DA6" w:rsidRPr="00F47DA6">
              <w:rPr>
                <w:rFonts w:ascii="Calibri" w:hAnsi="Calibri" w:cs="Calibri"/>
                <w:lang w:val="en-GB"/>
              </w:rPr>
              <w:t>[6, 10]</w:t>
            </w:r>
            <w:r>
              <w:rPr>
                <w:lang w:val="en-GB"/>
              </w:rPr>
              <w:fldChar w:fldCharType="end"/>
            </w:r>
          </w:p>
        </w:tc>
      </w:tr>
      <w:tr w:rsidR="00B95FA5" w:rsidRPr="00453BAC" w14:paraId="1524E36C"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6DF9B8C4" w14:textId="77777777" w:rsidR="00B95FA5" w:rsidRDefault="00B95FA5" w:rsidP="00B95FA5">
            <w:pPr>
              <w:rPr>
                <w:lang w:val="en-GB"/>
              </w:rPr>
            </w:pPr>
          </w:p>
        </w:tc>
        <w:tc>
          <w:tcPr>
            <w:tcW w:w="3402" w:type="dxa"/>
          </w:tcPr>
          <w:p w14:paraId="20322760"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Awareness university use of data</w:t>
            </w:r>
          </w:p>
          <w:p w14:paraId="3F1D3E34" w14:textId="77777777" w:rsidR="00B95FA5" w:rsidRDefault="00B95FA5" w:rsidP="00B95FA5">
            <w:pPr>
              <w:pStyle w:val="Paragraphedeliste"/>
              <w:numPr>
                <w:ilvl w:val="0"/>
                <w:numId w:val="5"/>
              </w:numPr>
              <w:cnfStyle w:val="000000000000" w:firstRow="0" w:lastRow="0" w:firstColumn="0" w:lastColumn="0" w:oddVBand="0" w:evenVBand="0" w:oddHBand="0" w:evenHBand="0" w:firstRowFirstColumn="0" w:firstRowLastColumn="0" w:lastRowFirstColumn="0" w:lastRowLastColumn="0"/>
              <w:rPr>
                <w:lang w:val="en-GB"/>
              </w:rPr>
            </w:pPr>
            <w:r>
              <w:rPr>
                <w:lang w:val="en-GB"/>
              </w:rPr>
              <w:t>I do not know</w:t>
            </w:r>
          </w:p>
          <w:p w14:paraId="5FE830CC" w14:textId="77777777" w:rsidR="00B95FA5" w:rsidRDefault="00B95FA5" w:rsidP="00B95FA5">
            <w:pPr>
              <w:pStyle w:val="Paragraphedeliste"/>
              <w:numPr>
                <w:ilvl w:val="0"/>
                <w:numId w:val="5"/>
              </w:numPr>
              <w:cnfStyle w:val="000000000000" w:firstRow="0" w:lastRow="0" w:firstColumn="0" w:lastColumn="0" w:oddVBand="0" w:evenVBand="0" w:oddHBand="0" w:evenHBand="0" w:firstRowFirstColumn="0" w:firstRowLastColumn="0" w:lastRowFirstColumn="0" w:lastRowLastColumn="0"/>
              <w:rPr>
                <w:lang w:val="en-GB"/>
              </w:rPr>
            </w:pPr>
            <w:r>
              <w:rPr>
                <w:lang w:val="en-GB"/>
              </w:rPr>
              <w:t>Examples of measures</w:t>
            </w:r>
          </w:p>
          <w:p w14:paraId="34DCB6E3" w14:textId="758C9732" w:rsidR="002B0D40" w:rsidRDefault="002B0D40" w:rsidP="002B0D40">
            <w:pPr>
              <w:pStyle w:val="Paragraphedeliste"/>
              <w:numPr>
                <w:ilvl w:val="1"/>
                <w:numId w:val="5"/>
              </w:numPr>
              <w:cnfStyle w:val="000000000000" w:firstRow="0" w:lastRow="0" w:firstColumn="0" w:lastColumn="0" w:oddVBand="0" w:evenVBand="0" w:oddHBand="0" w:evenHBand="0" w:firstRowFirstColumn="0" w:firstRowLastColumn="0" w:lastRowFirstColumn="0" w:lastRowLastColumn="0"/>
              <w:rPr>
                <w:lang w:val="en-GB"/>
              </w:rPr>
            </w:pPr>
            <w:r>
              <w:rPr>
                <w:lang w:val="en-GB"/>
              </w:rPr>
              <w:t>…</w:t>
            </w:r>
          </w:p>
          <w:p w14:paraId="69A4EF21" w14:textId="77777777" w:rsidR="00B95FA5" w:rsidRPr="009848CF" w:rsidRDefault="00B95FA5" w:rsidP="00B95FA5">
            <w:pPr>
              <w:pStyle w:val="Paragraphedeliste"/>
              <w:numPr>
                <w:ilvl w:val="0"/>
                <w:numId w:val="5"/>
              </w:numPr>
              <w:cnfStyle w:val="000000000000" w:firstRow="0" w:lastRow="0" w:firstColumn="0" w:lastColumn="0" w:oddVBand="0" w:evenVBand="0" w:oddHBand="0" w:evenHBand="0" w:firstRowFirstColumn="0" w:firstRowLastColumn="0" w:lastRowFirstColumn="0" w:lastRowLastColumn="0"/>
              <w:rPr>
                <w:lang w:val="en-GB"/>
              </w:rPr>
            </w:pPr>
            <w:r>
              <w:rPr>
                <w:lang w:val="en-GB"/>
              </w:rPr>
              <w:t>Trust in university</w:t>
            </w:r>
          </w:p>
          <w:p w14:paraId="7776A9D7" w14:textId="77777777" w:rsidR="00B95FA5" w:rsidRPr="005F53FF" w:rsidRDefault="00B95FA5" w:rsidP="00B95FA5">
            <w:pPr>
              <w:pStyle w:val="Paragraphedeliste"/>
              <w:cnfStyle w:val="000000000000" w:firstRow="0" w:lastRow="0" w:firstColumn="0" w:lastColumn="0" w:oddVBand="0" w:evenVBand="0" w:oddHBand="0" w:evenHBand="0" w:firstRowFirstColumn="0" w:firstRowLastColumn="0" w:lastRowFirstColumn="0" w:lastRowLastColumn="0"/>
              <w:rPr>
                <w:lang w:val="en-GB"/>
              </w:rPr>
            </w:pPr>
          </w:p>
        </w:tc>
        <w:tc>
          <w:tcPr>
            <w:tcW w:w="3827" w:type="dxa"/>
          </w:tcPr>
          <w:p w14:paraId="1E5E89AE"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about how their university handle their data. It also gathers information on the level of trust students have towards their university. </w:t>
            </w:r>
          </w:p>
        </w:tc>
        <w:tc>
          <w:tcPr>
            <w:tcW w:w="1559" w:type="dxa"/>
          </w:tcPr>
          <w:p w14:paraId="411E8823"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2</w:t>
            </w:r>
          </w:p>
          <w:p w14:paraId="2BD49355" w14:textId="4EB11707" w:rsidR="00F90729" w:rsidRDefault="00F9072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F47DA6">
              <w:rPr>
                <w:lang w:val="en-GB"/>
              </w:rPr>
              <w:instrText xml:space="preserve"> ADDIN ZOTERO_ITEM CSL_CITATION {"citationID":"oT54IbrP","properties":{"formattedCitation":"[6, 10]","plainCitation":"[6, 10]","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id":5118,"uris":["http://zotero.org/users/9818774/items/HQGVRW38"],"itemData":{"id":5118,"type":"paper-conference","container-title":"Proceedings of the Tenth International Conference on Learning Analytics &amp; Knowledge","DOI":"10.1145/3375462.3375536","event-place":"Frankfurt Germany","event-title":"LAK '20: 10th International Conference on Learning Analytics and Knowledge","ISBN":"978-1-4503-7712-6","language":"en","page":"230-239","publisher":"ACM","publisher-place":"Frankfurt Germany","source":"DOI.org (Crossref)","title":"The privacy paradox and its implications for learning analytics","URL":"https://dl.acm.org/doi/10.1145/3375462.3375536","author":[{"family":"Tsai","given":"Yi-Shan"},{"family":"Whitelock-Wainwright","given":"Alexander"},{"family":"Gašević","given":"Dragan"}],"accessed":{"date-parts":[["2024",3,18]]},"issued":{"date-parts":[["2020",3,23]]}}}],"schema":"https://github.com/citation-style-language/schema/raw/master/csl-citation.json"} </w:instrText>
            </w:r>
            <w:r>
              <w:rPr>
                <w:lang w:val="en-GB"/>
              </w:rPr>
              <w:fldChar w:fldCharType="separate"/>
            </w:r>
            <w:r w:rsidR="00F47DA6" w:rsidRPr="00F47DA6">
              <w:rPr>
                <w:rFonts w:ascii="Calibri" w:hAnsi="Calibri" w:cs="Calibri"/>
                <w:lang w:val="en-GB"/>
              </w:rPr>
              <w:t>[6, 10]</w:t>
            </w:r>
            <w:r>
              <w:rPr>
                <w:lang w:val="en-GB"/>
              </w:rPr>
              <w:fldChar w:fldCharType="end"/>
            </w:r>
          </w:p>
        </w:tc>
      </w:tr>
      <w:tr w:rsidR="00B95FA5" w14:paraId="1468D339"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43355AE9" w14:textId="77777777" w:rsidR="00B95FA5" w:rsidRDefault="00B95FA5" w:rsidP="0047027D">
            <w:pPr>
              <w:jc w:val="center"/>
              <w:rPr>
                <w:lang w:val="en-GB"/>
              </w:rPr>
            </w:pPr>
            <w:r>
              <w:rPr>
                <w:lang w:val="en-GB"/>
              </w:rPr>
              <w:t>Background on ADHD</w:t>
            </w:r>
          </w:p>
        </w:tc>
        <w:tc>
          <w:tcPr>
            <w:tcW w:w="3402" w:type="dxa"/>
          </w:tcPr>
          <w:p w14:paraId="70ED6AB8"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Ease to talk about ADHD</w:t>
            </w:r>
          </w:p>
          <w:p w14:paraId="5F23F905" w14:textId="77777777" w:rsidR="00B95FA5" w:rsidRDefault="00B95FA5" w:rsidP="00B95FA5">
            <w:pPr>
              <w:pStyle w:val="Paragraphedeliste"/>
              <w:numPr>
                <w:ilvl w:val="0"/>
                <w:numId w:val="8"/>
              </w:numPr>
              <w:cnfStyle w:val="000000000000" w:firstRow="0" w:lastRow="0" w:firstColumn="0" w:lastColumn="0" w:oddVBand="0" w:evenVBand="0" w:oddHBand="0" w:evenHBand="0" w:firstRowFirstColumn="0" w:firstRowLastColumn="0" w:lastRowFirstColumn="0" w:lastRowLastColumn="0"/>
              <w:rPr>
                <w:lang w:val="en-GB"/>
              </w:rPr>
            </w:pPr>
            <w:r>
              <w:rPr>
                <w:lang w:val="en-GB"/>
              </w:rPr>
              <w:t>Duty to destigmatize.</w:t>
            </w:r>
          </w:p>
          <w:p w14:paraId="02152F7A" w14:textId="77777777" w:rsidR="00B95FA5" w:rsidRDefault="00B95FA5" w:rsidP="00B95FA5">
            <w:pPr>
              <w:pStyle w:val="Paragraphedeliste"/>
              <w:numPr>
                <w:ilvl w:val="0"/>
                <w:numId w:val="8"/>
              </w:numPr>
              <w:cnfStyle w:val="000000000000" w:firstRow="0" w:lastRow="0" w:firstColumn="0" w:lastColumn="0" w:oddVBand="0" w:evenVBand="0" w:oddHBand="0" w:evenHBand="0" w:firstRowFirstColumn="0" w:firstRowLastColumn="0" w:lastRowFirstColumn="0" w:lastRowLastColumn="0"/>
              <w:rPr>
                <w:lang w:val="en-GB"/>
              </w:rPr>
            </w:pPr>
            <w:r>
              <w:rPr>
                <w:lang w:val="en-GB"/>
              </w:rPr>
              <w:t>Positive environment</w:t>
            </w:r>
          </w:p>
          <w:p w14:paraId="01CB1C10" w14:textId="77777777" w:rsidR="00B95FA5" w:rsidRDefault="00B95FA5" w:rsidP="00B95FA5">
            <w:pPr>
              <w:pStyle w:val="Paragraphedeliste"/>
              <w:numPr>
                <w:ilvl w:val="1"/>
                <w:numId w:val="8"/>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riends with ADHD </w:t>
            </w:r>
          </w:p>
          <w:p w14:paraId="680042E4" w14:textId="77777777" w:rsidR="00B95FA5" w:rsidRDefault="00B95FA5" w:rsidP="00B95FA5">
            <w:pPr>
              <w:pStyle w:val="Paragraphedeliste"/>
              <w:numPr>
                <w:ilvl w:val="1"/>
                <w:numId w:val="8"/>
              </w:numPr>
              <w:cnfStyle w:val="000000000000" w:firstRow="0" w:lastRow="0" w:firstColumn="0" w:lastColumn="0" w:oddVBand="0" w:evenVBand="0" w:oddHBand="0" w:evenHBand="0" w:firstRowFirstColumn="0" w:firstRowLastColumn="0" w:lastRowFirstColumn="0" w:lastRowLastColumn="0"/>
              <w:rPr>
                <w:lang w:val="en-GB"/>
              </w:rPr>
            </w:pPr>
            <w:r>
              <w:rPr>
                <w:lang w:val="en-GB"/>
              </w:rPr>
              <w:t>Inclusive and interested people</w:t>
            </w:r>
          </w:p>
          <w:p w14:paraId="6D1314B0" w14:textId="77777777" w:rsidR="00B95FA5" w:rsidRPr="000463CF" w:rsidRDefault="00B95FA5" w:rsidP="00B95FA5">
            <w:pPr>
              <w:pStyle w:val="Paragraphedeliste"/>
              <w:numPr>
                <w:ilvl w:val="0"/>
                <w:numId w:val="8"/>
              </w:numPr>
              <w:cnfStyle w:val="000000000000" w:firstRow="0" w:lastRow="0" w:firstColumn="0" w:lastColumn="0" w:oddVBand="0" w:evenVBand="0" w:oddHBand="0" w:evenHBand="0" w:firstRowFirstColumn="0" w:firstRowLastColumn="0" w:lastRowFirstColumn="0" w:lastRowLastColumn="0"/>
              <w:rPr>
                <w:lang w:val="en-GB"/>
              </w:rPr>
            </w:pPr>
            <w:r>
              <w:rPr>
                <w:lang w:val="en-GB"/>
              </w:rPr>
              <w:t>Part of identity</w:t>
            </w:r>
          </w:p>
          <w:p w14:paraId="100DA3C5" w14:textId="77777777" w:rsidR="00B95FA5" w:rsidRPr="00C61246" w:rsidRDefault="00B95FA5" w:rsidP="00B95FA5">
            <w:pPr>
              <w:pStyle w:val="Paragraphedeliste"/>
              <w:cnfStyle w:val="000000000000" w:firstRow="0" w:lastRow="0" w:firstColumn="0" w:lastColumn="0" w:oddVBand="0" w:evenVBand="0" w:oddHBand="0" w:evenHBand="0" w:firstRowFirstColumn="0" w:firstRowLastColumn="0" w:lastRowFirstColumn="0" w:lastRowLastColumn="0"/>
              <w:rPr>
                <w:lang w:val="en-GB"/>
              </w:rPr>
            </w:pPr>
          </w:p>
        </w:tc>
        <w:tc>
          <w:tcPr>
            <w:tcW w:w="3827" w:type="dxa"/>
          </w:tcPr>
          <w:p w14:paraId="76506B8B"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the facility participants </w:t>
            </w:r>
            <w:proofErr w:type="gramStart"/>
            <w:r>
              <w:rPr>
                <w:lang w:val="en-GB"/>
              </w:rPr>
              <w:t>have to</w:t>
            </w:r>
            <w:proofErr w:type="gramEnd"/>
            <w:r>
              <w:rPr>
                <w:lang w:val="en-GB"/>
              </w:rPr>
              <w:t xml:space="preserve"> talk about their ADHD in general. It collects information on reasons why it might be easy or not to talk about their ADHD.</w:t>
            </w:r>
          </w:p>
        </w:tc>
        <w:tc>
          <w:tcPr>
            <w:tcW w:w="1559" w:type="dxa"/>
          </w:tcPr>
          <w:p w14:paraId="670462EB"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3</w:t>
            </w:r>
          </w:p>
          <w:p w14:paraId="063AAF6E" w14:textId="33A80CAD" w:rsidR="00F47DA6" w:rsidRDefault="00F47DA6"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pt2KRGSs","properties":{"formattedCitation":"[3]","plainCitation":"[3]","noteIndex":0},"citationItems":[{"id":5240,"uris":["http://zotero.org/users/9818774/items/QUT5XB9V"],"itemData":{"id":5240,"type":"article-journal","abstract":"Objective:\n              This review aimed to understand the broader community’s attitudes toward ADHD, which could facilitate public health interventions to improve outcomes for individuals with ADHD.\n            \n            \n              Methods:\n              A standardized protocol identified peer-reviewed studies focusing on attitudes of broader community samples, published from January 2014 to February 2020 (inclusive).\n            \n            \n              Results:\n              A total of 1,318 articles were screened and 10 studies were included, examining attitudes of broader community samples from Australia, Sweden, Germany, Finland, Korea, Indonesia, and the United States. Findings revealed that broader community samples displayed varying degrees of ADHD-related knowledge, negative attitudes (that ADHD is over-diagnosed; that pharmacological treatment is not acceptable; that those with ADHD are more likely to exhibit poor behavior), and a desire for maintaining social distance from individuals with ADHD.\n            \n            \n              Conclusion:\n              Findings suggest that community attitudes are generally negative toward those with ADHD. Targeted mental health literacy could provide an important avenue for improving the broader community’s attitudes toward those with ADHD.","container-title":"Journal of Attention Disorders","DOI":"10.1177/10870547211003671","ISSN":"1087-0547, 1557-1246","issue":"4","journalAbbreviation":"J Atten Disord","language":"en","page":"537-548","source":"DOI.org (Crossref)","title":"Recent Attitudes toward ADHD in the Broader Community: A Systematic Review","title-short":"Recent Attitudes toward ADHD in the Broader Community","volume":"26","author":[{"family":"Bisset","given":"Matthew"},{"family":"Winter","given":"Leanne"},{"family":"Middeldorp","given":"Christel M."},{"family":"Coghill","given":"David"},{"family":"Zendarski","given":"Nardia"},{"family":"Bellgrove","given":"Mark A."},{"family":"Sciberras","given":"Emma"}],"issued":{"date-parts":[["2022",2]]}}}],"schema":"https://github.com/citation-style-language/schema/raw/master/csl-citation.json"} </w:instrText>
            </w:r>
            <w:r>
              <w:rPr>
                <w:lang w:val="en-GB"/>
              </w:rPr>
              <w:fldChar w:fldCharType="separate"/>
            </w:r>
            <w:r w:rsidRPr="00F47DA6">
              <w:rPr>
                <w:rFonts w:ascii="Calibri" w:hAnsi="Calibri" w:cs="Calibri"/>
              </w:rPr>
              <w:t>[3]</w:t>
            </w:r>
            <w:r>
              <w:rPr>
                <w:lang w:val="en-GB"/>
              </w:rPr>
              <w:fldChar w:fldCharType="end"/>
            </w:r>
          </w:p>
        </w:tc>
      </w:tr>
      <w:tr w:rsidR="00B95FA5" w14:paraId="3BBA24C3"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147BF765" w14:textId="77777777" w:rsidR="00B95FA5" w:rsidRDefault="00B95FA5" w:rsidP="00B95FA5">
            <w:pPr>
              <w:rPr>
                <w:lang w:val="en-GB"/>
              </w:rPr>
            </w:pPr>
          </w:p>
        </w:tc>
        <w:tc>
          <w:tcPr>
            <w:tcW w:w="3402" w:type="dxa"/>
          </w:tcPr>
          <w:p w14:paraId="72CE8E51"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proofErr w:type="gramStart"/>
            <w:r w:rsidRPr="001A78AD">
              <w:rPr>
                <w:b/>
                <w:bCs/>
                <w:lang w:val="en-GB"/>
              </w:rPr>
              <w:t>Past experience</w:t>
            </w:r>
            <w:proofErr w:type="gramEnd"/>
            <w:r w:rsidRPr="001A78AD">
              <w:rPr>
                <w:b/>
                <w:bCs/>
                <w:lang w:val="en-GB"/>
              </w:rPr>
              <w:t xml:space="preserve"> with university</w:t>
            </w:r>
          </w:p>
          <w:p w14:paraId="7936B534" w14:textId="77777777" w:rsidR="00B95FA5" w:rsidRDefault="00B95FA5" w:rsidP="00B95FA5">
            <w:pPr>
              <w:pStyle w:val="Paragraphedeliste"/>
              <w:numPr>
                <w:ilvl w:val="0"/>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With staff</w:t>
            </w:r>
          </w:p>
          <w:p w14:paraId="42D28ECA" w14:textId="77777777" w:rsidR="00B95FA5" w:rsidRDefault="00B95FA5" w:rsidP="00B95FA5">
            <w:pPr>
              <w:pStyle w:val="Paragraphedeliste"/>
              <w:numPr>
                <w:ilvl w:val="1"/>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Positive</w:t>
            </w:r>
          </w:p>
          <w:p w14:paraId="22BCC1D0" w14:textId="77777777" w:rsidR="00B95FA5" w:rsidRDefault="00B95FA5" w:rsidP="00B95FA5">
            <w:pPr>
              <w:pStyle w:val="Paragraphedeliste"/>
              <w:numPr>
                <w:ilvl w:val="1"/>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Negative</w:t>
            </w:r>
          </w:p>
          <w:p w14:paraId="3E6407A7" w14:textId="77777777" w:rsidR="00B95FA5" w:rsidRDefault="00B95FA5" w:rsidP="00B95FA5">
            <w:pPr>
              <w:pStyle w:val="Paragraphedeliste"/>
              <w:numPr>
                <w:ilvl w:val="0"/>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With other students</w:t>
            </w:r>
          </w:p>
          <w:p w14:paraId="1E866943" w14:textId="77777777" w:rsidR="00B95FA5" w:rsidRDefault="00B95FA5" w:rsidP="00B95FA5">
            <w:pPr>
              <w:pStyle w:val="Paragraphedeliste"/>
              <w:numPr>
                <w:ilvl w:val="1"/>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Positive</w:t>
            </w:r>
          </w:p>
          <w:p w14:paraId="2580EFC8" w14:textId="77777777" w:rsidR="00B95FA5" w:rsidRPr="008872F1" w:rsidRDefault="00B95FA5" w:rsidP="00B95FA5">
            <w:pPr>
              <w:pStyle w:val="Paragraphedeliste"/>
              <w:numPr>
                <w:ilvl w:val="1"/>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Negative</w:t>
            </w:r>
          </w:p>
        </w:tc>
        <w:tc>
          <w:tcPr>
            <w:tcW w:w="3827" w:type="dxa"/>
          </w:tcPr>
          <w:p w14:paraId="5E7B8739"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related to the </w:t>
            </w:r>
            <w:proofErr w:type="gramStart"/>
            <w:r>
              <w:rPr>
                <w:lang w:val="en-GB"/>
              </w:rPr>
              <w:t>past experience</w:t>
            </w:r>
            <w:proofErr w:type="gramEnd"/>
            <w:r>
              <w:rPr>
                <w:lang w:val="en-GB"/>
              </w:rPr>
              <w:t xml:space="preserve"> students had when talking about their ADHD at university.</w:t>
            </w:r>
          </w:p>
        </w:tc>
        <w:tc>
          <w:tcPr>
            <w:tcW w:w="1559" w:type="dxa"/>
          </w:tcPr>
          <w:p w14:paraId="3F99C27D"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5</w:t>
            </w:r>
          </w:p>
          <w:p w14:paraId="43F55C1B" w14:textId="22E5DBBD" w:rsidR="00F47DA6" w:rsidRDefault="00F47DA6"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GnDMSs8e","properties":{"formattedCitation":"[2]","plainCitation":"[2]","noteIndex":0},"citationItems":[{"id":5242,"uris":["http://zotero.org/users/9818774/items/G2UTHTQC"],"itemData":{"id":5242,"type":"article-journal","container-title":"Canadian Journal on Disability Studies","issue":"3","journalAbbreviation":"Canadian Journal on Disability Studies","note":"publisher: Canadian Disability Studies Association","page":"1-26","title":"ADHD in higher education and academia","volume":"12","author":[{"family":"Bertilsdotter Rosqvist","given":"Hanna"},{"family":"Hultman","given":"Lill"},{"family":"Österborg Wiklund","given":"Sofia"},{"family":"Nygren","given":"Anna"},{"family":"Storm","given":"Palle"},{"family":"Sandberg","given":"Greta"}],"issued":{"date-parts":[["2023"]]}}}],"schema":"https://github.com/citation-style-language/schema/raw/master/csl-citation.json"} </w:instrText>
            </w:r>
            <w:r>
              <w:rPr>
                <w:lang w:val="en-GB"/>
              </w:rPr>
              <w:fldChar w:fldCharType="separate"/>
            </w:r>
            <w:r w:rsidRPr="00F47DA6">
              <w:rPr>
                <w:rFonts w:ascii="Calibri" w:hAnsi="Calibri" w:cs="Calibri"/>
              </w:rPr>
              <w:t>[2]</w:t>
            </w:r>
            <w:r>
              <w:rPr>
                <w:lang w:val="en-GB"/>
              </w:rPr>
              <w:fldChar w:fldCharType="end"/>
            </w:r>
          </w:p>
          <w:p w14:paraId="43FF7F0E" w14:textId="77777777" w:rsidR="00F47DA6" w:rsidRDefault="00F47DA6" w:rsidP="00B95FA5">
            <w:pPr>
              <w:cnfStyle w:val="000000000000" w:firstRow="0" w:lastRow="0" w:firstColumn="0" w:lastColumn="0" w:oddVBand="0" w:evenVBand="0" w:oddHBand="0" w:evenHBand="0" w:firstRowFirstColumn="0" w:firstRowLastColumn="0" w:lastRowFirstColumn="0" w:lastRowLastColumn="0"/>
              <w:rPr>
                <w:lang w:val="en-GB"/>
              </w:rPr>
            </w:pPr>
          </w:p>
        </w:tc>
      </w:tr>
      <w:tr w:rsidR="00B95FA5" w14:paraId="73378559"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6F211D29" w14:textId="77777777" w:rsidR="00B95FA5" w:rsidRDefault="00B95FA5" w:rsidP="00B95FA5">
            <w:pPr>
              <w:rPr>
                <w:lang w:val="en-GB"/>
              </w:rPr>
            </w:pPr>
          </w:p>
        </w:tc>
        <w:tc>
          <w:tcPr>
            <w:tcW w:w="3402" w:type="dxa"/>
          </w:tcPr>
          <w:p w14:paraId="6468A34E"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Impact ADHD on studies</w:t>
            </w:r>
          </w:p>
          <w:p w14:paraId="1D4DD974" w14:textId="77777777" w:rsidR="00B95FA5" w:rsidRDefault="00B95FA5" w:rsidP="00B95FA5">
            <w:pPr>
              <w:pStyle w:val="Paragraphedeliste"/>
              <w:numPr>
                <w:ilvl w:val="0"/>
                <w:numId w:val="9"/>
              </w:numPr>
              <w:cnfStyle w:val="000000000000" w:firstRow="0" w:lastRow="0" w:firstColumn="0" w:lastColumn="0" w:oddVBand="0" w:evenVBand="0" w:oddHBand="0" w:evenHBand="0" w:firstRowFirstColumn="0" w:firstRowLastColumn="0" w:lastRowFirstColumn="0" w:lastRowLastColumn="0"/>
              <w:rPr>
                <w:lang w:val="en-GB"/>
              </w:rPr>
            </w:pPr>
            <w:r>
              <w:rPr>
                <w:lang w:val="en-GB"/>
              </w:rPr>
              <w:t>Deadlines / Time management</w:t>
            </w:r>
          </w:p>
          <w:p w14:paraId="4E9C031E" w14:textId="77777777" w:rsidR="00B95FA5" w:rsidRPr="00802FA4" w:rsidRDefault="00B95FA5" w:rsidP="00B95FA5">
            <w:pPr>
              <w:pStyle w:val="Paragraphedeliste"/>
              <w:numPr>
                <w:ilvl w:val="0"/>
                <w:numId w:val="9"/>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eading </w:t>
            </w:r>
          </w:p>
          <w:p w14:paraId="523076C8"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p>
        </w:tc>
        <w:tc>
          <w:tcPr>
            <w:tcW w:w="3827" w:type="dxa"/>
          </w:tcPr>
          <w:p w14:paraId="2849AB2D"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how ADHD impact the participants’ studies. </w:t>
            </w:r>
          </w:p>
        </w:tc>
        <w:tc>
          <w:tcPr>
            <w:tcW w:w="1559" w:type="dxa"/>
          </w:tcPr>
          <w:p w14:paraId="58D3CFE6"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4</w:t>
            </w:r>
          </w:p>
          <w:p w14:paraId="2D38B2FE" w14:textId="7514B9F8" w:rsidR="00F47DA6" w:rsidRDefault="00F47DA6"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3Jw8jsE1","properties":{"formattedCitation":"[7, 9]","plainCitation":"[7, 9]","noteIndex":0},"citationItems":[{"id":5214,"uris":["http://zotero.org/users/9818774/items/NGE6BMAK"],"itemData":{"id":5214,"type":"article-journal","container-title":"International Journal of Disability, Development and Education","DOI":"10.1080/1034912X.2018.1430352","ISSN":"1034-912X","issue":"5","journalAbbreviation":"International Journal of Disability, Development and Education","note":"publisher: Routledge","page":"526-556","title":"A Systematic Review of Barriers and Facilitators of Disability Disclosure and Accommodations for Youth in Post-Secondary Education","volume":"65","author":[{"family":"Lindsay","given":"Sally"},{"family":"Cagliostro","given":"Elaine"},{"family":"Carafa","given":"Gabriella"}],"issued":{"date-parts":[["2018",9,3]]}}},{"id":5220,"uris":["http://zotero.org/users/9818774/items/RN6A3UGH"],"itemData":{"id":5220,"type":"article-journal","container-title":"Disability &amp; Society","DOI":"10.1080/09687599.2022.2113038","ISSN":"0968-7599","issue":"4","journalAbbreviation":"Disability &amp; Society","note":"publisher: Routledge","page":"914-932","title":"When what is unseen does not exist: disclosure, barriers and supports for students with invisible disabilities in higher education","volume":"39","author":[{"family":"Moriña","given":"Anabel"}],"issued":{"date-parts":[["2024",4,20]]}}}],"schema":"https://github.com/citation-style-language/schema/raw/master/csl-citation.json"} </w:instrText>
            </w:r>
            <w:r>
              <w:rPr>
                <w:lang w:val="en-GB"/>
              </w:rPr>
              <w:fldChar w:fldCharType="separate"/>
            </w:r>
            <w:r w:rsidRPr="00F47DA6">
              <w:rPr>
                <w:rFonts w:ascii="Calibri" w:hAnsi="Calibri" w:cs="Calibri"/>
              </w:rPr>
              <w:t>[7, 9]</w:t>
            </w:r>
            <w:r>
              <w:rPr>
                <w:lang w:val="en-GB"/>
              </w:rPr>
              <w:fldChar w:fldCharType="end"/>
            </w:r>
          </w:p>
        </w:tc>
      </w:tr>
      <w:tr w:rsidR="00B95FA5" w14:paraId="05A44CA6"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3403A7AF" w14:textId="77777777" w:rsidR="00B95FA5" w:rsidRDefault="00B95FA5" w:rsidP="00B95FA5">
            <w:pPr>
              <w:rPr>
                <w:lang w:val="en-GB"/>
              </w:rPr>
            </w:pPr>
          </w:p>
        </w:tc>
        <w:tc>
          <w:tcPr>
            <w:tcW w:w="3402" w:type="dxa"/>
          </w:tcPr>
          <w:p w14:paraId="0B44C443"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 xml:space="preserve">Source of information </w:t>
            </w:r>
          </w:p>
          <w:p w14:paraId="6829F017" w14:textId="77777777" w:rsidR="00B95FA5" w:rsidRDefault="00B95FA5" w:rsidP="00B95FA5">
            <w:pPr>
              <w:pStyle w:val="Paragraphedeliste"/>
              <w:numPr>
                <w:ilvl w:val="0"/>
                <w:numId w:val="7"/>
              </w:numPr>
              <w:cnfStyle w:val="000000000000" w:firstRow="0" w:lastRow="0" w:firstColumn="0" w:lastColumn="0" w:oddVBand="0" w:evenVBand="0" w:oddHBand="0" w:evenHBand="0" w:firstRowFirstColumn="0" w:firstRowLastColumn="0" w:lastRowFirstColumn="0" w:lastRowLastColumn="0"/>
              <w:rPr>
                <w:lang w:val="en-GB"/>
              </w:rPr>
            </w:pPr>
            <w:r>
              <w:rPr>
                <w:lang w:val="en-GB"/>
              </w:rPr>
              <w:t>Mental health professionals (e.g. therapists)</w:t>
            </w:r>
          </w:p>
          <w:p w14:paraId="2BEC9393" w14:textId="77777777" w:rsidR="00B95FA5" w:rsidRDefault="00B95FA5" w:rsidP="00B95FA5">
            <w:pPr>
              <w:pStyle w:val="Paragraphedeliste"/>
              <w:numPr>
                <w:ilvl w:val="0"/>
                <w:numId w:val="7"/>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fficial websites </w:t>
            </w:r>
          </w:p>
          <w:p w14:paraId="2DE6337D" w14:textId="77777777" w:rsidR="00B95FA5" w:rsidRPr="005E7C0B" w:rsidRDefault="00B95FA5" w:rsidP="00B95FA5">
            <w:pPr>
              <w:pStyle w:val="Paragraphedeliste"/>
              <w:numPr>
                <w:ilvl w:val="0"/>
                <w:numId w:val="7"/>
              </w:numPr>
              <w:cnfStyle w:val="000000000000" w:firstRow="0" w:lastRow="0" w:firstColumn="0" w:lastColumn="0" w:oddVBand="0" w:evenVBand="0" w:oddHBand="0" w:evenHBand="0" w:firstRowFirstColumn="0" w:firstRowLastColumn="0" w:lastRowFirstColumn="0" w:lastRowLastColumn="0"/>
              <w:rPr>
                <w:lang w:val="en-GB"/>
              </w:rPr>
            </w:pPr>
            <w:r>
              <w:rPr>
                <w:lang w:val="en-GB"/>
              </w:rPr>
              <w:t>Social media</w:t>
            </w:r>
          </w:p>
        </w:tc>
        <w:tc>
          <w:tcPr>
            <w:tcW w:w="3827" w:type="dxa"/>
          </w:tcPr>
          <w:p w14:paraId="73520804"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where students find information on ADHD. </w:t>
            </w:r>
          </w:p>
        </w:tc>
        <w:tc>
          <w:tcPr>
            <w:tcW w:w="1559" w:type="dxa"/>
          </w:tcPr>
          <w:p w14:paraId="597566D7"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6</w:t>
            </w:r>
          </w:p>
          <w:p w14:paraId="2D0A77D7" w14:textId="473B348E" w:rsidR="00F47DA6" w:rsidRDefault="00F47DA6"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lANIg7Qf","properties":{"formattedCitation":"[8]","plainCitation":"[8]","noteIndex":0},"citationItems":[{"id":5226,"uris":["http://zotero.org/users/9818774/items/NYNM82QW"],"itemData":{"id":5226,"type":"paper-conference","abstract":"Information is crucial to how people understand their mental health and well-being, and many turn to online sources found through search engines and social media. We present an interview study (n = 17) of participants who use online platforms to seek information about their mental illnesses. Participants use their personal information ecosystems in a cyclical process to find information. This cycle is driven by the adoption of new information and questioning the credibility of information. Privacy concerns fueled by perceptions of stigma and platform design also influence their information-seeking decisions. Our work proposes theoretical implications for social computing and information retrieval on information seeking in users’ personal information ecosystems. We offer design implications to support users in navigating personal information ecosystems to find mental health information.","collection-title":"CHI '24","container-title":"Proceedings of the CHI Conference on Human Factors in Computing Systems","DOI":"10.1145/3613904.3641894","event-place":"New York, NY, USA","ISBN":"9798400703300","note":"event-place: &lt;conf-loc&gt;, &lt;city&gt;Honolulu&lt;/city&gt;, &lt;state&gt;HI&lt;/state&gt;, &lt;country&gt;USA&lt;/country&gt;, &lt;/conf-loc&gt;","publisher":"Association for Computing Machinery","publisher-place":"New York, NY, USA","title":"Seeking in Cycles: How Users Leverage Personal Information Ecosystems to Find Mental Health Information","URL":"https://doi.org/10.1145/3613904.3641894","author":[{"family":"Milton","given":"Ashlee"},{"family":"Maestre","given":"Juan F."},{"family":"Roy","given":"Abhishek"},{"family":"Umbach","given":"Rebecca"},{"family":"Chancellor","given":"Stevie"}],"issued":{"date-parts":[["2024"]]}}}],"schema":"https://github.com/citation-style-language/schema/raw/master/csl-citation.json"} </w:instrText>
            </w:r>
            <w:r>
              <w:rPr>
                <w:lang w:val="en-GB"/>
              </w:rPr>
              <w:fldChar w:fldCharType="separate"/>
            </w:r>
            <w:r w:rsidRPr="00F47DA6">
              <w:rPr>
                <w:rFonts w:ascii="Calibri" w:hAnsi="Calibri" w:cs="Calibri"/>
              </w:rPr>
              <w:t>[8]</w:t>
            </w:r>
            <w:r>
              <w:rPr>
                <w:lang w:val="en-GB"/>
              </w:rPr>
              <w:fldChar w:fldCharType="end"/>
            </w:r>
          </w:p>
        </w:tc>
      </w:tr>
      <w:tr w:rsidR="00B95FA5" w14:paraId="5BDBDD6B"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0B1D321B" w14:textId="170F99F8" w:rsidR="00B95FA5" w:rsidRDefault="00B95FA5" w:rsidP="0047027D">
            <w:pPr>
              <w:jc w:val="center"/>
              <w:rPr>
                <w:lang w:val="en-GB"/>
              </w:rPr>
            </w:pPr>
            <w:r>
              <w:rPr>
                <w:lang w:val="en-GB"/>
              </w:rPr>
              <w:t>Case</w:t>
            </w:r>
            <w:r w:rsidR="004144D3">
              <w:rPr>
                <w:lang w:val="en-GB"/>
              </w:rPr>
              <w:t>:</w:t>
            </w:r>
            <w:r>
              <w:rPr>
                <w:lang w:val="en-GB"/>
              </w:rPr>
              <w:t xml:space="preserve"> At-risk predictions</w:t>
            </w:r>
          </w:p>
        </w:tc>
        <w:tc>
          <w:tcPr>
            <w:tcW w:w="3402" w:type="dxa"/>
          </w:tcPr>
          <w:p w14:paraId="7A17F951"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Perceived benefits</w:t>
            </w:r>
          </w:p>
        </w:tc>
        <w:tc>
          <w:tcPr>
            <w:tcW w:w="3827" w:type="dxa"/>
          </w:tcPr>
          <w:p w14:paraId="04C48B85"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the general perceived benefits or positive aspects of the use of AI-based at-risk predictions in higher education.  </w:t>
            </w:r>
          </w:p>
        </w:tc>
        <w:tc>
          <w:tcPr>
            <w:tcW w:w="1559" w:type="dxa"/>
          </w:tcPr>
          <w:p w14:paraId="032920CC"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7 and Q8</w:t>
            </w:r>
          </w:p>
        </w:tc>
      </w:tr>
      <w:tr w:rsidR="00B95FA5" w14:paraId="27775A52"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1CCA2B44" w14:textId="77777777" w:rsidR="00B95FA5" w:rsidRDefault="00B95FA5" w:rsidP="00B95FA5">
            <w:pPr>
              <w:rPr>
                <w:lang w:val="en-GB"/>
              </w:rPr>
            </w:pPr>
          </w:p>
        </w:tc>
        <w:tc>
          <w:tcPr>
            <w:tcW w:w="3402" w:type="dxa"/>
          </w:tcPr>
          <w:p w14:paraId="12EA8E92"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Perceived risks</w:t>
            </w:r>
          </w:p>
        </w:tc>
        <w:tc>
          <w:tcPr>
            <w:tcW w:w="3827" w:type="dxa"/>
          </w:tcPr>
          <w:p w14:paraId="4B6C39BA"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the general perceived risks or negative aspects of the use of AI-based at-risk predictions in higher education. </w:t>
            </w:r>
          </w:p>
        </w:tc>
        <w:tc>
          <w:tcPr>
            <w:tcW w:w="1559" w:type="dxa"/>
          </w:tcPr>
          <w:p w14:paraId="699A2F13"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7 and Q8</w:t>
            </w:r>
          </w:p>
          <w:p w14:paraId="11EF6160" w14:textId="0CB58787" w:rsidR="00F90729" w:rsidRDefault="00F9072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OqWUBT4","properties":{"formattedCitation":"[1]","plainCitation":"[1]","noteIndex":0},"citationItems":[{"id":5122,"uris":["http://zotero.org/users/9818774/items/5C8PZ8S6"],"itemData":{"id":5122,"type":"article-journal","abstract":"Most educational software programs use and gather personal information and metadata from students. Additionally, most of the educational software programs are no longer operated by the learning institutions but are run by third-party agencies. This means that in the decade since 2020, information about students is stored and handled outside premises and control of learning institutions. The personal information about students and their activity while they interact with learning management systems and online learning tools is increasingly in custody of cloud computing platforms, software-as-a-service providers, and learning tool vendors. There is an increasing will to use all the data and metadata from the activity of the students for research, to develop education management strategies, pedagogy approaches, and develop behavior control tools or learning tools informed by behavior analysis from learning analytics. Many times, these studies lack the ethical and moral perspective. In addition, there is an increasing number of cases in which this information has leaked or has been used in a shady way. Additionally, this information will be around for a long time, tied to the future digital profiles of the students whose data has been leaked. This paper hypothesizes that there has been an ongoing process of technological evolution that leads to a loss of control over personal information, which makes it even more difficult to protect user confidentiality and ensuring privacy, that data surveillance has entered the world of education, and that the current legal frameworks are not enough to really protect the student’s personal information. The paper analyzes how this situation came to pass, and why this is wrong. We conclude with some proposals to address it from its different root dimensions: technical, cultural, legal, and organizational.","container-title":"Sustainability","DOI":"10.3390/su13169206","ISSN":"2071-1050","issue":"16","title":"Privacy and E-Learning: A Pending Task","volume":"13","author":[{"family":"Alier","given":"Marc"},{"family":"Casañ Guerrero","given":"Maria J."},{"family":"Amo","given":"Daniel"},{"family":"Severance","given":"Charles"},{"family":"Fonseca","given":"David"}],"issued":{"date-parts":[["2021"]]}}}],"schema":"https://github.com/citation-style-language/schema/raw/master/csl-citation.json"} </w:instrText>
            </w:r>
            <w:r>
              <w:rPr>
                <w:lang w:val="en-GB"/>
              </w:rPr>
              <w:fldChar w:fldCharType="separate"/>
            </w:r>
            <w:r w:rsidRPr="00F90729">
              <w:rPr>
                <w:rFonts w:ascii="Calibri" w:hAnsi="Calibri" w:cs="Calibri"/>
              </w:rPr>
              <w:t>[1]</w:t>
            </w:r>
            <w:r>
              <w:rPr>
                <w:lang w:val="en-GB"/>
              </w:rPr>
              <w:fldChar w:fldCharType="end"/>
            </w:r>
          </w:p>
        </w:tc>
      </w:tr>
      <w:tr w:rsidR="00B95FA5" w14:paraId="565F6592"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28D0C957" w14:textId="77777777" w:rsidR="00B95FA5" w:rsidRDefault="00B95FA5" w:rsidP="00B95FA5">
            <w:pPr>
              <w:rPr>
                <w:lang w:val="en-GB"/>
              </w:rPr>
            </w:pPr>
          </w:p>
        </w:tc>
        <w:tc>
          <w:tcPr>
            <w:tcW w:w="3402" w:type="dxa"/>
          </w:tcPr>
          <w:p w14:paraId="6CC8E85E"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Improvement ideas</w:t>
            </w:r>
          </w:p>
        </w:tc>
        <w:tc>
          <w:tcPr>
            <w:tcW w:w="3827" w:type="dxa"/>
          </w:tcPr>
          <w:p w14:paraId="72874F36"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This code gathers the ideas that participants gave to make the interventions of at-risk predictions more helpful.</w:t>
            </w:r>
          </w:p>
        </w:tc>
        <w:tc>
          <w:tcPr>
            <w:tcW w:w="1559" w:type="dxa"/>
          </w:tcPr>
          <w:p w14:paraId="4BF6CE91"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8</w:t>
            </w:r>
          </w:p>
        </w:tc>
      </w:tr>
      <w:tr w:rsidR="00B95FA5" w14:paraId="1DFABF92"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24C8642A" w14:textId="77777777" w:rsidR="00B95FA5" w:rsidRDefault="00B95FA5" w:rsidP="00B95FA5">
            <w:pPr>
              <w:rPr>
                <w:lang w:val="en-GB"/>
              </w:rPr>
            </w:pPr>
          </w:p>
        </w:tc>
        <w:tc>
          <w:tcPr>
            <w:tcW w:w="3402" w:type="dxa"/>
          </w:tcPr>
          <w:p w14:paraId="36B755BB"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Sharing ADHD</w:t>
            </w:r>
          </w:p>
          <w:p w14:paraId="3260C2CC" w14:textId="77777777" w:rsidR="00B95FA5" w:rsidRDefault="00B95FA5" w:rsidP="00B95FA5">
            <w:pPr>
              <w:pStyle w:val="Paragraphedeliste"/>
              <w:numPr>
                <w:ilvl w:val="0"/>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p w14:paraId="451DDA1C" w14:textId="77777777" w:rsidR="00B95FA5" w:rsidRDefault="00B95FA5" w:rsidP="00B95FA5">
            <w:pPr>
              <w:pStyle w:val="Paragraphedeliste"/>
              <w:numPr>
                <w:ilvl w:val="1"/>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Help others</w:t>
            </w:r>
          </w:p>
          <w:p w14:paraId="25454162" w14:textId="77777777" w:rsidR="00B95FA5" w:rsidRDefault="00B95FA5" w:rsidP="00B95FA5">
            <w:pPr>
              <w:pStyle w:val="Paragraphedeliste"/>
              <w:numPr>
                <w:ilvl w:val="1"/>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mprove accuracy </w:t>
            </w:r>
          </w:p>
          <w:p w14:paraId="6CEA24F1" w14:textId="77777777" w:rsidR="00B95FA5" w:rsidRPr="004D571C" w:rsidRDefault="00B95FA5" w:rsidP="00B95FA5">
            <w:pPr>
              <w:pStyle w:val="Paragraphedeliste"/>
              <w:numPr>
                <w:ilvl w:val="0"/>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c>
          <w:tcPr>
            <w:tcW w:w="3827" w:type="dxa"/>
          </w:tcPr>
          <w:p w14:paraId="6D98114F"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the information on whether and why participants would indicate in the system that they have ADHD. </w:t>
            </w:r>
          </w:p>
        </w:tc>
        <w:tc>
          <w:tcPr>
            <w:tcW w:w="1559" w:type="dxa"/>
          </w:tcPr>
          <w:p w14:paraId="7DDCE2EE"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9</w:t>
            </w:r>
          </w:p>
        </w:tc>
      </w:tr>
      <w:tr w:rsidR="00B95FA5" w:rsidRPr="00453BAC" w14:paraId="2A628612"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3794084D" w14:textId="77777777" w:rsidR="00B95FA5" w:rsidRDefault="00B95FA5" w:rsidP="00B95FA5">
            <w:pPr>
              <w:rPr>
                <w:lang w:val="en-GB"/>
              </w:rPr>
            </w:pPr>
          </w:p>
        </w:tc>
        <w:tc>
          <w:tcPr>
            <w:tcW w:w="3402" w:type="dxa"/>
          </w:tcPr>
          <w:p w14:paraId="450F37A8"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Access</w:t>
            </w:r>
          </w:p>
          <w:p w14:paraId="73D6FF05" w14:textId="77777777" w:rsidR="00B95FA5" w:rsidRDefault="00B95FA5" w:rsidP="00B95FA5">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llowed </w:t>
            </w:r>
          </w:p>
          <w:p w14:paraId="1A025E9A" w14:textId="77777777" w:rsidR="00B95FA5" w:rsidRDefault="00B95FA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cturers / tutors (people grading) </w:t>
            </w:r>
          </w:p>
          <w:p w14:paraId="67F3F01E" w14:textId="2423BE27" w:rsidR="00B95FA5" w:rsidRDefault="00962CB2"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Faculty</w:t>
            </w:r>
            <w:r w:rsidR="00B95FA5">
              <w:rPr>
                <w:lang w:val="en-GB"/>
              </w:rPr>
              <w:t xml:space="preserve"> staff (not grading)</w:t>
            </w:r>
          </w:p>
          <w:p w14:paraId="144F9541" w14:textId="77777777" w:rsidR="00B95FA5" w:rsidRDefault="00B95FA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Programming team</w:t>
            </w:r>
          </w:p>
          <w:p w14:paraId="4C1D96BC" w14:textId="77777777" w:rsidR="00B95FA5" w:rsidRDefault="00B95FA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nly me </w:t>
            </w:r>
          </w:p>
          <w:p w14:paraId="262C8603" w14:textId="77777777" w:rsidR="00B95FA5" w:rsidRDefault="00B95FA5" w:rsidP="00B95FA5">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t allowed </w:t>
            </w:r>
          </w:p>
          <w:p w14:paraId="151DE128" w14:textId="77777777" w:rsidR="00B95FA5" w:rsidRDefault="00B95FA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cturers / tutors (people grading) </w:t>
            </w:r>
          </w:p>
          <w:p w14:paraId="36537A9F" w14:textId="13427C3D" w:rsidR="00B95FA5" w:rsidRPr="00FE7AA9" w:rsidRDefault="00962CB2"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Faculty</w:t>
            </w:r>
            <w:r w:rsidR="00B95FA5">
              <w:rPr>
                <w:lang w:val="en-GB"/>
              </w:rPr>
              <w:t xml:space="preserve"> staff (not grading)</w:t>
            </w:r>
          </w:p>
        </w:tc>
        <w:tc>
          <w:tcPr>
            <w:tcW w:w="3827" w:type="dxa"/>
          </w:tcPr>
          <w:p w14:paraId="3B93FD5A"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This code gathers all answers on who should have access or not and explanations for it. </w:t>
            </w:r>
          </w:p>
        </w:tc>
        <w:tc>
          <w:tcPr>
            <w:tcW w:w="1559" w:type="dxa"/>
          </w:tcPr>
          <w:p w14:paraId="2B1F5A72"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10</w:t>
            </w:r>
          </w:p>
          <w:p w14:paraId="376B4C7F" w14:textId="1DD5E640" w:rsidR="00F90729" w:rsidRDefault="00F9072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F47DA6">
              <w:rPr>
                <w:lang w:val="en-GB"/>
              </w:rPr>
              <w:instrText xml:space="preserve"> ADDIN ZOTERO_ITEM CSL_CITATION {"citationID":"m1BhYjMI","properties":{"formattedCitation":"[5, 6, 10]","plainCitation":"[5, 6, 10]","noteIndex":0},"citationItems":[{"id":5033,"uris":["http://zotero.org/users/9818774/items/IA9L53QE"],"itemData":{"id":5033,"type":"paper-conference","abstract":"Customizing assistive technologies based on user needs, abilities, and preferences is necessary for accessibility, especially for individuals whose abilities vary due to a diagnosis, medication, or other external factors. Adaptive Assistive Technologies (AATs) that can automatically monitor a user's current abilities and adapt functionality and appearance accordingly offer exciting solutions. However, there is an often-overlooked privacy tradeoff between usability and user privacy when designing such systems. We present a general privacy threat model analysis of AATs and contextualize it with findings from an interview study with older adults who experience pointing problems. We found that participants had positive attitude towards assistive technologies that gather their personal data but also had strong preferences for how their data should be used and who should have access to it. We identify a need to seriously consider privacy threats when designing assistive technologies to avoid exposing users to them.","collection-title":"ASSETS '18","container-title":"Proceedings of the 20th International ACM SIGACCESS Conference on Computers and Accessibility","DOI":"10.1145/3234695.3239331","event-place":"New York, NY, USA","ISBN":"978-1-4503-5650-3","note":"event-place: Galway, Ireland","page":"203–216","publisher":"Association for Computing Machinery","publisher-place":"New York, NY, USA","title":"Who Should Have Access to my Pointing Data? Privacy Tradeoffs of Adaptive Assistive Technologies","URL":"https://doi.org/10.1145/3234695.3239331","author":[{"family":"Hamidi","given":"Foad"},{"family":"Poneres","given":"Kellie"},{"family":"Massey","given":"Aaron"},{"family":"Hurst","given":"Amy"}],"issued":{"date-parts":[["2018"]]}}},{"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id":5118,"uris":["http://zotero.org/users/9818774/items/HQGVRW38"],"itemData":{"id":5118,"type":"paper-conference","container-title":"Proceedings of the Tenth International Conference on Learning Analytics &amp; Knowledge","DOI":"10.1145/3375462.3375536","event-place":"Frankfurt Germany","event-title":"LAK '20: 10th International Conference on Learning Analytics and Knowledge","ISBN":"978-1-4503-7712-6","language":"en","page":"230-239","publisher":"ACM","publisher-place":"Frankfurt Germany","source":"DOI.org (Crossref)","title":"The privacy paradox and its implications for learning analytics","URL":"https://dl.acm.org/doi/10.1145/3375462.3375536","author":[{"family":"Tsai","given":"Yi-Shan"},{"family":"Whitelock-Wainwright","given":"Alexander"},{"family":"Gašević","given":"Dragan"}],"accessed":{"date-parts":[["2024",3,18]]},"issued":{"date-parts":[["2020",3,23]]}}}],"schema":"https://github.com/citation-style-language/schema/raw/master/csl-citation.json"} </w:instrText>
            </w:r>
            <w:r>
              <w:rPr>
                <w:lang w:val="en-GB"/>
              </w:rPr>
              <w:fldChar w:fldCharType="separate"/>
            </w:r>
            <w:r w:rsidR="00F47DA6" w:rsidRPr="00F47DA6">
              <w:rPr>
                <w:rFonts w:ascii="Calibri" w:hAnsi="Calibri" w:cs="Calibri"/>
                <w:lang w:val="en-GB"/>
              </w:rPr>
              <w:t>[5, 6, 10]</w:t>
            </w:r>
            <w:r>
              <w:rPr>
                <w:lang w:val="en-GB"/>
              </w:rPr>
              <w:fldChar w:fldCharType="end"/>
            </w:r>
          </w:p>
        </w:tc>
      </w:tr>
      <w:tr w:rsidR="00B95FA5" w:rsidRPr="00453BAC" w14:paraId="0961E0D2"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20BE2387" w14:textId="77777777" w:rsidR="00B95FA5" w:rsidRDefault="00B95FA5" w:rsidP="00B95FA5">
            <w:pPr>
              <w:rPr>
                <w:lang w:val="en-GB"/>
              </w:rPr>
            </w:pPr>
          </w:p>
        </w:tc>
        <w:tc>
          <w:tcPr>
            <w:tcW w:w="3402" w:type="dxa"/>
          </w:tcPr>
          <w:p w14:paraId="3965B45B"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Storing</w:t>
            </w:r>
          </w:p>
          <w:p w14:paraId="0DC4D763" w14:textId="77777777" w:rsidR="00B95FA5" w:rsidRDefault="00B95FA5" w:rsidP="00B95FA5">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nonymised / Pseudonymised </w:t>
            </w:r>
          </w:p>
          <w:p w14:paraId="538799A6" w14:textId="77777777" w:rsidR="00B95FA5" w:rsidRDefault="00B95FA5" w:rsidP="00B95FA5">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With name</w:t>
            </w:r>
          </w:p>
          <w:p w14:paraId="141E6759" w14:textId="77777777" w:rsidR="00B95FA5" w:rsidRPr="00EA7F01" w:rsidRDefault="00B95FA5" w:rsidP="00B95FA5">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In Switzerland</w:t>
            </w:r>
          </w:p>
        </w:tc>
        <w:tc>
          <w:tcPr>
            <w:tcW w:w="3827" w:type="dxa"/>
          </w:tcPr>
          <w:p w14:paraId="6D6F8657"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on how data should be stored. </w:t>
            </w:r>
          </w:p>
        </w:tc>
        <w:tc>
          <w:tcPr>
            <w:tcW w:w="1559" w:type="dxa"/>
          </w:tcPr>
          <w:p w14:paraId="14C4E71F"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11</w:t>
            </w:r>
          </w:p>
          <w:p w14:paraId="6A819C9B" w14:textId="361ED4BC" w:rsidR="00F90729" w:rsidRDefault="00F9072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F47DA6">
              <w:rPr>
                <w:lang w:val="en-GB"/>
              </w:rPr>
              <w:instrText xml:space="preserve"> ADDIN ZOTERO_ITEM CSL_CITATION {"citationID":"vdD5HaSl","properties":{"formattedCitation":"[6, 10]","plainCitation":"[6, 10]","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id":5118,"uris":["http://zotero.org/users/9818774/items/HQGVRW38"],"itemData":{"id":5118,"type":"paper-conference","container-title":"Proceedings of the Tenth International Conference on Learning Analytics &amp; Knowledge","DOI":"10.1145/3375462.3375536","event-place":"Frankfurt Germany","event-title":"LAK '20: 10th International Conference on Learning Analytics and Knowledge","ISBN":"978-1-4503-7712-6","language":"en","page":"230-239","publisher":"ACM","publisher-place":"Frankfurt Germany","source":"DOI.org (Crossref)","title":"The privacy paradox and its implications for learning analytics","URL":"https://dl.acm.org/doi/10.1145/3375462.3375536","author":[{"family":"Tsai","given":"Yi-Shan"},{"family":"Whitelock-Wainwright","given":"Alexander"},{"family":"Gašević","given":"Dragan"}],"accessed":{"date-parts":[["2024",3,18]]},"issued":{"date-parts":[["2020",3,23]]}}}],"schema":"https://github.com/citation-style-language/schema/raw/master/csl-citation.json"} </w:instrText>
            </w:r>
            <w:r>
              <w:rPr>
                <w:lang w:val="en-GB"/>
              </w:rPr>
              <w:fldChar w:fldCharType="separate"/>
            </w:r>
            <w:r w:rsidR="00F47DA6" w:rsidRPr="00F47DA6">
              <w:rPr>
                <w:rFonts w:ascii="Calibri" w:hAnsi="Calibri" w:cs="Calibri"/>
                <w:lang w:val="en-GB"/>
              </w:rPr>
              <w:t>[6, 10]</w:t>
            </w:r>
            <w:r>
              <w:rPr>
                <w:lang w:val="en-GB"/>
              </w:rPr>
              <w:fldChar w:fldCharType="end"/>
            </w:r>
          </w:p>
        </w:tc>
      </w:tr>
      <w:tr w:rsidR="00B95FA5" w:rsidRPr="00453BAC" w14:paraId="34120C2D"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0AFA8B18" w14:textId="77777777" w:rsidR="00B95FA5" w:rsidRDefault="00B95FA5" w:rsidP="00B95FA5">
            <w:pPr>
              <w:rPr>
                <w:lang w:val="en-GB"/>
              </w:rPr>
            </w:pPr>
          </w:p>
        </w:tc>
        <w:tc>
          <w:tcPr>
            <w:tcW w:w="3402" w:type="dxa"/>
          </w:tcPr>
          <w:p w14:paraId="48B6D10A"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Wish</w:t>
            </w:r>
          </w:p>
          <w:p w14:paraId="287E44C0" w14:textId="77777777" w:rsidR="00B95FA5" w:rsidRDefault="00B95FA5" w:rsidP="00B95FA5">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p w14:paraId="0F20449B" w14:textId="77777777" w:rsidR="00B95FA5" w:rsidRDefault="00B95FA5" w:rsidP="00B95FA5">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 </w:t>
            </w:r>
          </w:p>
          <w:p w14:paraId="63F4B364" w14:textId="77777777" w:rsidR="00B95FA5" w:rsidRPr="003274E1" w:rsidRDefault="00B95FA5" w:rsidP="00B95FA5">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Uncertain</w:t>
            </w:r>
          </w:p>
        </w:tc>
        <w:tc>
          <w:tcPr>
            <w:tcW w:w="3827" w:type="dxa"/>
          </w:tcPr>
          <w:p w14:paraId="3D92EF4D"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on whether participants would wish that their universities would use AI for at-risk predictions on or not. The code also gathers reasons why participants would wish for it or not and whether this would apply to them personally or not. </w:t>
            </w:r>
          </w:p>
        </w:tc>
        <w:tc>
          <w:tcPr>
            <w:tcW w:w="1559" w:type="dxa"/>
          </w:tcPr>
          <w:p w14:paraId="48F32CFF"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12</w:t>
            </w:r>
          </w:p>
        </w:tc>
      </w:tr>
      <w:tr w:rsidR="00B95FA5" w:rsidRPr="00453BAC" w14:paraId="268E2554"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val="restart"/>
            <w:vAlign w:val="center"/>
          </w:tcPr>
          <w:p w14:paraId="3369F683" w14:textId="10C9054D" w:rsidR="00B95FA5" w:rsidRPr="0047027D" w:rsidRDefault="004144D3" w:rsidP="0047027D">
            <w:pPr>
              <w:jc w:val="center"/>
              <w:rPr>
                <w:lang w:val="en-GB"/>
              </w:rPr>
            </w:pPr>
            <w:r>
              <w:rPr>
                <w:lang w:val="en-GB"/>
              </w:rPr>
              <w:t xml:space="preserve">Case: </w:t>
            </w:r>
            <w:r w:rsidR="00B95FA5" w:rsidRPr="0047027D">
              <w:rPr>
                <w:lang w:val="en-GB"/>
              </w:rPr>
              <w:t>AI tutors</w:t>
            </w:r>
          </w:p>
        </w:tc>
        <w:tc>
          <w:tcPr>
            <w:tcW w:w="3402" w:type="dxa"/>
          </w:tcPr>
          <w:p w14:paraId="0322C31B"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Perceived benefits</w:t>
            </w:r>
          </w:p>
        </w:tc>
        <w:tc>
          <w:tcPr>
            <w:tcW w:w="3827" w:type="dxa"/>
          </w:tcPr>
          <w:p w14:paraId="67A3892B" w14:textId="175C74DA"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the general perceived benefits or positive aspects of the use of AI Tutors in higher education. </w:t>
            </w:r>
          </w:p>
        </w:tc>
        <w:tc>
          <w:tcPr>
            <w:tcW w:w="1559" w:type="dxa"/>
          </w:tcPr>
          <w:p w14:paraId="07D236D4"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13, Q14, and Q15</w:t>
            </w:r>
          </w:p>
        </w:tc>
      </w:tr>
      <w:tr w:rsidR="00B95FA5" w:rsidRPr="00453BAC" w14:paraId="2E270F21"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363AD7D7" w14:textId="77777777" w:rsidR="00B95FA5" w:rsidRDefault="00B95FA5" w:rsidP="00B95FA5">
            <w:pPr>
              <w:rPr>
                <w:lang w:val="en-GB"/>
              </w:rPr>
            </w:pPr>
          </w:p>
        </w:tc>
        <w:tc>
          <w:tcPr>
            <w:tcW w:w="3402" w:type="dxa"/>
          </w:tcPr>
          <w:p w14:paraId="0A772229"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Perceived risks</w:t>
            </w:r>
          </w:p>
        </w:tc>
        <w:tc>
          <w:tcPr>
            <w:tcW w:w="3827" w:type="dxa"/>
          </w:tcPr>
          <w:p w14:paraId="17662436"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the general perceived risks or negative aspects of the use of AI tutors in higher education. </w:t>
            </w:r>
          </w:p>
        </w:tc>
        <w:tc>
          <w:tcPr>
            <w:tcW w:w="1559" w:type="dxa"/>
          </w:tcPr>
          <w:p w14:paraId="191FD805"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13, Q14, and Q15</w:t>
            </w:r>
          </w:p>
          <w:p w14:paraId="4487F0A0" w14:textId="711D1286" w:rsidR="00F90729" w:rsidRDefault="00F9072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F47DA6">
              <w:rPr>
                <w:lang w:val="en-GB"/>
              </w:rPr>
              <w:instrText xml:space="preserve"> ADDIN ZOTERO_ITEM CSL_CITATION {"citationID":"5n4Vlgx3","properties":{"formattedCitation":"[1, 4]","plainCitation":"[1, 4]","noteIndex":0},"citationItems":[{"id":5122,"uris":["http://zotero.org/users/9818774/items/5C8PZ8S6"],"itemData":{"id":5122,"type":"article-journal","abstract":"Most educational software programs use and gather personal information and metadata from students. Additionally, most of the educational software programs are no longer operated by the learning institutions but are run by third-party agencies. This means that in the decade since 2020, information about students is stored and handled outside premises and control of learning institutions. The personal information about students and their activity while they interact with learning management systems and online learning tools is increasingly in custody of cloud computing platforms, software-as-a-service providers, and learning tool vendors. There is an increasing will to use all the data and metadata from the activity of the students for research, to develop education management strategies, pedagogy approaches, and develop behavior control tools or learning tools informed by behavior analysis from learning analytics. Many times, these studies lack the ethical and moral perspective. In addition, there is an increasing number of cases in which this information has leaked or has been used in a shady way. Additionally, this information will be around for a long time, tied to the future digital profiles of the students whose data has been leaked. This paper hypothesizes that there has been an ongoing process of technological evolution that leads to a loss of control over personal information, which makes it even more difficult to protect user confidentiality and ensuring privacy, that data surveillance has entered the world of education, and that the current legal frameworks are not enough to really protect the student’s personal information. The paper analyzes how this situation came to pass, and why this is wrong. We conclude with some proposals to address it from its different root dimensions: technical, cultural, legal, and organizational.","container-title":"Sustainability","DOI":"10.3390/su13169206","ISSN":"2071-1050","issue":"16","title":"Privacy and E-Learning: A Pending Task","volume":"13","author":[{"family":"Alier","given":"Marc"},{"family":"Casañ Guerrero","given":"Maria J."},{"family":"Amo","given":"Daniel"},{"family":"Severance","given":"Charles"},{"family":"Fonseca","given":"David"}],"issued":{"date-parts":[["2021"]]}}},{"id":5039,"uris":["http://zotero.org/users/9818774/items/KZKHYN3G"],"itemData":{"id":5039,"type":"article-journal","abstract":"AI-powered learning technologies are increasingly being used to automate and scaffold learning activities (e.g., personalised reminders for completing tasks, automated real-time feedback for improving writing, or recommendations for when and what to study). While the prevailing view is that these technologies generally have a positive effect on student learning, their impact on students’ agency and ability to self-regulate their learning is under-explored. Do students learn from the regular, detailed and personalised feedback provided by AI systems, and will they continue to exhibit similar behaviour in the absence of assistance? Or do they instead continue to rely on AI assistance without learning from it? To contribute to filling this research gap, we conducted a randomised controlled experiment that explored the impact of AI assistance on student agency in the context of peer feedback. With 1625 students across 10 courses, an experiment was conducted using peer review. During the initial four-week period, students were guided by AI features that utilised techniques such as rule-based suggestion detection, semantic similarity, and comparison with previous comments made by the reviewer to enhance their submissions if the feedback provided was deemed insufficiently detailed or general in nature. Over the following four weeks, students were divided into four different groups: control (AI) received prompts, (NR) received no prompts, (SR) received self-monitoring checklists in place of AI prompts, and (SAI) had access to both AI prompts and self-monitoring checklists. Results of the experiment suggest that students tended to rely on rather than learn from AI assistance. If AI assistance was removed, self-regulated strategies could help fill the gap but were not as effective as AI assistance. Results also showed that hybrid human-AI approaches that complement AI assistance with self-regulated strategies (SAI) were not more effective than AI assistance on its own. We conclude by discussing the broader benefits, challenges and implications of relying on AI assistance in relation to student agency in a world where we learn, live and work with AI.","container-title":"Computers &amp; Education","DOI":"10.1016/j.compedu.2023.104967","ISSN":"0360-1315","journalAbbreviation":"Computers &amp; Education","page":"104967","title":"Impact of AI assistance on student agency","volume":"210","author":[{"family":"Darvishi","given":"Ali"},{"family":"Khosravi","given":"Hassan"},{"family":"Sadiq","given":"Shazia"},{"family":"Gašević","given":"Dragan"},{"family":"Siemens","given":"George"}],"issued":{"date-parts":[["2024",3,1]]}}}],"schema":"https://github.com/citation-style-language/schema/raw/master/csl-citation.json"} </w:instrText>
            </w:r>
            <w:r>
              <w:rPr>
                <w:lang w:val="en-GB"/>
              </w:rPr>
              <w:fldChar w:fldCharType="separate"/>
            </w:r>
            <w:r w:rsidR="00F47DA6" w:rsidRPr="00F47DA6">
              <w:rPr>
                <w:rFonts w:ascii="Calibri" w:hAnsi="Calibri" w:cs="Calibri"/>
                <w:lang w:val="en-GB"/>
              </w:rPr>
              <w:t>[1, 4]</w:t>
            </w:r>
            <w:r>
              <w:rPr>
                <w:lang w:val="en-GB"/>
              </w:rPr>
              <w:fldChar w:fldCharType="end"/>
            </w:r>
          </w:p>
        </w:tc>
      </w:tr>
      <w:tr w:rsidR="00B95FA5" w:rsidRPr="00453BAC" w14:paraId="679D3F51"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2B7C3922" w14:textId="77777777" w:rsidR="00B95FA5" w:rsidRDefault="00B95FA5" w:rsidP="00B95FA5">
            <w:pPr>
              <w:rPr>
                <w:lang w:val="en-GB"/>
              </w:rPr>
            </w:pPr>
          </w:p>
        </w:tc>
        <w:tc>
          <w:tcPr>
            <w:tcW w:w="3402" w:type="dxa"/>
          </w:tcPr>
          <w:p w14:paraId="57A8A684"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Sharing ADHD</w:t>
            </w:r>
          </w:p>
          <w:p w14:paraId="7C08F5A2" w14:textId="77777777" w:rsidR="00B95FA5" w:rsidRDefault="00B95FA5" w:rsidP="00B95FA5">
            <w:pPr>
              <w:pStyle w:val="Paragraphedeliste"/>
              <w:numPr>
                <w:ilvl w:val="0"/>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p w14:paraId="7EC44654" w14:textId="77777777" w:rsidR="00B95FA5" w:rsidRDefault="00B95FA5" w:rsidP="00B95FA5">
            <w:pPr>
              <w:pStyle w:val="Paragraphedeliste"/>
              <w:numPr>
                <w:ilvl w:val="1"/>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Help others</w:t>
            </w:r>
          </w:p>
          <w:p w14:paraId="4ACAF5BB" w14:textId="77777777" w:rsidR="00B95FA5" w:rsidRDefault="00B95FA5" w:rsidP="00B95FA5">
            <w:pPr>
              <w:pStyle w:val="Paragraphedeliste"/>
              <w:numPr>
                <w:ilvl w:val="1"/>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More personalised</w:t>
            </w:r>
          </w:p>
          <w:p w14:paraId="6741F274" w14:textId="77777777" w:rsidR="00B95FA5" w:rsidRDefault="00B95FA5" w:rsidP="003A5470">
            <w:pPr>
              <w:pStyle w:val="Paragraphedeliste"/>
              <w:numPr>
                <w:ilvl w:val="0"/>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c>
          <w:tcPr>
            <w:tcW w:w="3827" w:type="dxa"/>
          </w:tcPr>
          <w:p w14:paraId="67FF3F14"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the information on whether and why participants would indicate in the system that they have ADHD. </w:t>
            </w:r>
          </w:p>
        </w:tc>
        <w:tc>
          <w:tcPr>
            <w:tcW w:w="1559" w:type="dxa"/>
          </w:tcPr>
          <w:p w14:paraId="4623D488"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16</w:t>
            </w:r>
          </w:p>
        </w:tc>
      </w:tr>
      <w:tr w:rsidR="00B95FA5" w:rsidRPr="00453BAC" w14:paraId="5BDD4C70"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1693056F" w14:textId="77777777" w:rsidR="00B95FA5" w:rsidRDefault="00B95FA5" w:rsidP="00B95FA5">
            <w:pPr>
              <w:rPr>
                <w:lang w:val="en-GB"/>
              </w:rPr>
            </w:pPr>
          </w:p>
        </w:tc>
        <w:tc>
          <w:tcPr>
            <w:tcW w:w="3402" w:type="dxa"/>
          </w:tcPr>
          <w:p w14:paraId="2144223B"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Access</w:t>
            </w:r>
          </w:p>
          <w:p w14:paraId="4DE20008" w14:textId="77777777" w:rsidR="00B95FA5" w:rsidRDefault="00B95FA5" w:rsidP="00B95FA5">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llowed </w:t>
            </w:r>
          </w:p>
          <w:p w14:paraId="7228217F" w14:textId="77777777" w:rsidR="00B95FA5" w:rsidRDefault="00B95FA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cturers / tutors (people grading) </w:t>
            </w:r>
          </w:p>
          <w:p w14:paraId="089A093D" w14:textId="59DC738F" w:rsidR="00B95FA5" w:rsidRDefault="007A498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Faculty</w:t>
            </w:r>
            <w:r w:rsidR="00B95FA5">
              <w:rPr>
                <w:lang w:val="en-GB"/>
              </w:rPr>
              <w:t xml:space="preserve"> staff (not grading)</w:t>
            </w:r>
          </w:p>
          <w:p w14:paraId="186125A1" w14:textId="77777777" w:rsidR="00B95FA5" w:rsidRDefault="00B95FA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Programming team</w:t>
            </w:r>
          </w:p>
          <w:p w14:paraId="61ED5B5E" w14:textId="77777777" w:rsidR="00B95FA5" w:rsidRDefault="00B95FA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nly me </w:t>
            </w:r>
          </w:p>
          <w:p w14:paraId="69D702BB" w14:textId="77777777" w:rsidR="00B95FA5" w:rsidRDefault="00B95FA5" w:rsidP="00B95FA5">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t allowed </w:t>
            </w:r>
          </w:p>
          <w:p w14:paraId="7890BB1D" w14:textId="77777777" w:rsidR="00B95FA5" w:rsidRDefault="00B95FA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cturers / tutors (people grading) </w:t>
            </w:r>
          </w:p>
          <w:p w14:paraId="6367390D" w14:textId="2A84FC53" w:rsidR="00B95FA5" w:rsidRDefault="007A4985" w:rsidP="00B95FA5">
            <w:pPr>
              <w:pStyle w:val="Paragraphedeliste"/>
              <w:numPr>
                <w:ilvl w:val="1"/>
                <w:numId w:val="12"/>
              </w:numPr>
              <w:cnfStyle w:val="000000000000" w:firstRow="0" w:lastRow="0" w:firstColumn="0" w:lastColumn="0" w:oddVBand="0" w:evenVBand="0" w:oddHBand="0" w:evenHBand="0" w:firstRowFirstColumn="0" w:firstRowLastColumn="0" w:lastRowFirstColumn="0" w:lastRowLastColumn="0"/>
              <w:rPr>
                <w:lang w:val="en-GB"/>
              </w:rPr>
            </w:pPr>
            <w:r>
              <w:rPr>
                <w:lang w:val="en-GB"/>
              </w:rPr>
              <w:t>Faculty</w:t>
            </w:r>
            <w:r w:rsidR="00B95FA5">
              <w:rPr>
                <w:lang w:val="en-GB"/>
              </w:rPr>
              <w:t xml:space="preserve"> staff (not grading)</w:t>
            </w:r>
          </w:p>
        </w:tc>
        <w:tc>
          <w:tcPr>
            <w:tcW w:w="3827" w:type="dxa"/>
          </w:tcPr>
          <w:p w14:paraId="0A0488C2"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on who should have data access or not and explanations for it. </w:t>
            </w:r>
          </w:p>
        </w:tc>
        <w:tc>
          <w:tcPr>
            <w:tcW w:w="1559" w:type="dxa"/>
          </w:tcPr>
          <w:p w14:paraId="55224E57"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17</w:t>
            </w:r>
          </w:p>
          <w:p w14:paraId="6AFF3691" w14:textId="457BD87C" w:rsidR="00F90729" w:rsidRDefault="00F9072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F47DA6">
              <w:rPr>
                <w:lang w:val="en-GB"/>
              </w:rPr>
              <w:instrText xml:space="preserve"> ADDIN ZOTERO_ITEM CSL_CITATION {"citationID":"q61JCyil","properties":{"formattedCitation":"[5, 6]","plainCitation":"[5, 6]","noteIndex":0},"citationItems":[{"id":5033,"uris":["http://zotero.org/users/9818774/items/IA9L53QE"],"itemData":{"id":5033,"type":"paper-conference","abstract":"Customizing assistive technologies based on user needs, abilities, and preferences is necessary for accessibility, especially for individuals whose abilities vary due to a diagnosis, medication, or other external factors. Adaptive Assistive Technologies (AATs) that can automatically monitor a user's current abilities and adapt functionality and appearance accordingly offer exciting solutions. However, there is an often-overlooked privacy tradeoff between usability and user privacy when designing such systems. We present a general privacy threat model analysis of AATs and contextualize it with findings from an interview study with older adults who experience pointing problems. We found that participants had positive attitude towards assistive technologies that gather their personal data but also had strong preferences for how their data should be used and who should have access to it. We identify a need to seriously consider privacy threats when designing assistive technologies to avoid exposing users to them.","collection-title":"ASSETS '18","container-title":"Proceedings of the 20th International ACM SIGACCESS Conference on Computers and Accessibility","DOI":"10.1145/3234695.3239331","event-place":"New York, NY, USA","ISBN":"978-1-4503-5650-3","note":"event-place: Galway, Ireland","page":"203–216","publisher":"Association for Computing Machinery","publisher-place":"New York, NY, USA","title":"Who Should Have Access to my Pointing Data? Privacy Tradeoffs of Adaptive Assistive Technologies","URL":"https://doi.org/10.1145/3234695.3239331","author":[{"family":"Hamidi","given":"Foad"},{"family":"Poneres","given":"Kellie"},{"family":"Massey","given":"Aaron"},{"family":"Hurst","given":"Amy"}],"issued":{"date-parts":[["2018"]]}}},{"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schema":"https://github.com/citation-style-language/schema/raw/master/csl-citation.json"} </w:instrText>
            </w:r>
            <w:r>
              <w:rPr>
                <w:lang w:val="en-GB"/>
              </w:rPr>
              <w:fldChar w:fldCharType="separate"/>
            </w:r>
            <w:r w:rsidR="00F47DA6" w:rsidRPr="00F47DA6">
              <w:rPr>
                <w:rFonts w:ascii="Calibri" w:hAnsi="Calibri" w:cs="Calibri"/>
                <w:lang w:val="en-GB"/>
              </w:rPr>
              <w:t>[5, 6]</w:t>
            </w:r>
            <w:r>
              <w:rPr>
                <w:lang w:val="en-GB"/>
              </w:rPr>
              <w:fldChar w:fldCharType="end"/>
            </w:r>
          </w:p>
        </w:tc>
      </w:tr>
      <w:tr w:rsidR="00B95FA5" w:rsidRPr="00F90729" w14:paraId="1B492C7D"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53CA56F4" w14:textId="77777777" w:rsidR="00B95FA5" w:rsidRDefault="00B95FA5" w:rsidP="00B95FA5">
            <w:pPr>
              <w:rPr>
                <w:lang w:val="en-GB"/>
              </w:rPr>
            </w:pPr>
          </w:p>
        </w:tc>
        <w:tc>
          <w:tcPr>
            <w:tcW w:w="3402" w:type="dxa"/>
          </w:tcPr>
          <w:p w14:paraId="1476A88F"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Storing</w:t>
            </w:r>
          </w:p>
          <w:p w14:paraId="272D283A" w14:textId="77777777" w:rsidR="00B95FA5" w:rsidRDefault="00B95FA5" w:rsidP="00B95FA5">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nonymised / Pseudonymised </w:t>
            </w:r>
          </w:p>
          <w:p w14:paraId="0A6D0E58" w14:textId="77777777" w:rsidR="00B95FA5" w:rsidRDefault="00B95FA5" w:rsidP="00B95FA5">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With name</w:t>
            </w:r>
          </w:p>
          <w:p w14:paraId="14CBEE35" w14:textId="77777777" w:rsidR="00B95FA5" w:rsidRDefault="00B95FA5" w:rsidP="00B95FA5">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In Switzerland</w:t>
            </w:r>
          </w:p>
        </w:tc>
        <w:tc>
          <w:tcPr>
            <w:tcW w:w="3827" w:type="dxa"/>
          </w:tcPr>
          <w:p w14:paraId="6E7E2F7B"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on how data should be stored. </w:t>
            </w:r>
          </w:p>
        </w:tc>
        <w:tc>
          <w:tcPr>
            <w:tcW w:w="1559" w:type="dxa"/>
          </w:tcPr>
          <w:p w14:paraId="038049E4"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18 and Q19</w:t>
            </w:r>
          </w:p>
          <w:p w14:paraId="79F085C7" w14:textId="6C826CE4" w:rsidR="00F90729" w:rsidRDefault="00F9072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F47DA6">
              <w:rPr>
                <w:lang w:val="en-GB"/>
              </w:rPr>
              <w:instrText xml:space="preserve"> ADDIN ZOTERO_ITEM CSL_CITATION {"citationID":"APeccLkS","properties":{"formattedCitation":"[6]","plainCitation":"[6]","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schema":"https://github.com/citation-style-language/schema/raw/master/csl-citation.json"} </w:instrText>
            </w:r>
            <w:r>
              <w:rPr>
                <w:lang w:val="en-GB"/>
              </w:rPr>
              <w:fldChar w:fldCharType="separate"/>
            </w:r>
            <w:r w:rsidR="00F47DA6" w:rsidRPr="00F47DA6">
              <w:rPr>
                <w:rFonts w:ascii="Calibri" w:hAnsi="Calibri" w:cs="Calibri"/>
              </w:rPr>
              <w:t>[6]</w:t>
            </w:r>
            <w:r>
              <w:rPr>
                <w:lang w:val="en-GB"/>
              </w:rPr>
              <w:fldChar w:fldCharType="end"/>
            </w:r>
          </w:p>
        </w:tc>
      </w:tr>
      <w:tr w:rsidR="00A71F6D" w:rsidRPr="00F90729" w14:paraId="1DB28F59"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404F784F" w14:textId="77777777" w:rsidR="00A71F6D" w:rsidRDefault="00A71F6D" w:rsidP="00B95FA5">
            <w:pPr>
              <w:rPr>
                <w:lang w:val="en-GB"/>
              </w:rPr>
            </w:pPr>
          </w:p>
        </w:tc>
        <w:tc>
          <w:tcPr>
            <w:tcW w:w="3402" w:type="dxa"/>
          </w:tcPr>
          <w:p w14:paraId="43C7343C" w14:textId="0D9BE906" w:rsidR="00A71F6D" w:rsidRPr="001A78AD" w:rsidRDefault="00A71F6D" w:rsidP="00B95FA5">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Tool from university</w:t>
            </w:r>
          </w:p>
        </w:tc>
        <w:tc>
          <w:tcPr>
            <w:tcW w:w="3827" w:type="dxa"/>
          </w:tcPr>
          <w:p w14:paraId="4C2BAADA" w14:textId="3C8EC165" w:rsidR="00A71F6D" w:rsidRDefault="00A71F6D"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on what participants think about the fact </w:t>
            </w:r>
            <w:r>
              <w:rPr>
                <w:lang w:val="en-GB"/>
              </w:rPr>
              <w:lastRenderedPageBreak/>
              <w:t>that universities could be offering a text editor tool instead of it being from a private company</w:t>
            </w:r>
          </w:p>
        </w:tc>
        <w:tc>
          <w:tcPr>
            <w:tcW w:w="1559" w:type="dxa"/>
          </w:tcPr>
          <w:p w14:paraId="4E4AE060" w14:textId="77777777" w:rsidR="00A71F6D" w:rsidRDefault="000D174E"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Q19</w:t>
            </w:r>
          </w:p>
          <w:p w14:paraId="42464ADB" w14:textId="15DB20E2" w:rsidR="00F90729" w:rsidRDefault="00F9072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sidR="00F47DA6">
              <w:rPr>
                <w:lang w:val="en-GB"/>
              </w:rPr>
              <w:instrText xml:space="preserve"> ADDIN ZOTERO_ITEM CSL_CITATION {"citationID":"Q2VW1Gl6","properties":{"formattedCitation":"[6]","plainCitation":"[6]","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schema":"https://github.com/citation-style-language/schema/raw/master/csl-citation.json"} </w:instrText>
            </w:r>
            <w:r>
              <w:rPr>
                <w:lang w:val="en-GB"/>
              </w:rPr>
              <w:fldChar w:fldCharType="separate"/>
            </w:r>
            <w:r w:rsidR="00F47DA6" w:rsidRPr="00F47DA6">
              <w:rPr>
                <w:rFonts w:ascii="Calibri" w:hAnsi="Calibri" w:cs="Calibri"/>
              </w:rPr>
              <w:t>[6]</w:t>
            </w:r>
            <w:r>
              <w:rPr>
                <w:lang w:val="en-GB"/>
              </w:rPr>
              <w:fldChar w:fldCharType="end"/>
            </w:r>
          </w:p>
        </w:tc>
      </w:tr>
      <w:tr w:rsidR="00B95FA5" w:rsidRPr="00453BAC" w14:paraId="3BBFA3F5" w14:textId="77777777" w:rsidTr="0047027D">
        <w:tc>
          <w:tcPr>
            <w:cnfStyle w:val="001000000000" w:firstRow="0" w:lastRow="0" w:firstColumn="1" w:lastColumn="0" w:oddVBand="0" w:evenVBand="0" w:oddHBand="0" w:evenHBand="0" w:firstRowFirstColumn="0" w:firstRowLastColumn="0" w:lastRowFirstColumn="0" w:lastRowLastColumn="0"/>
            <w:tcW w:w="2122" w:type="dxa"/>
            <w:vMerge/>
          </w:tcPr>
          <w:p w14:paraId="613C815D" w14:textId="77777777" w:rsidR="00B95FA5" w:rsidRDefault="00B95FA5" w:rsidP="00B95FA5">
            <w:pPr>
              <w:rPr>
                <w:lang w:val="en-GB"/>
              </w:rPr>
            </w:pPr>
          </w:p>
        </w:tc>
        <w:tc>
          <w:tcPr>
            <w:tcW w:w="3402" w:type="dxa"/>
          </w:tcPr>
          <w:p w14:paraId="693BB156" w14:textId="77777777" w:rsidR="00B95FA5" w:rsidRPr="001A78AD" w:rsidRDefault="00B95FA5" w:rsidP="00B95FA5">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Wish</w:t>
            </w:r>
          </w:p>
          <w:p w14:paraId="320F274E" w14:textId="77777777" w:rsidR="00B95FA5" w:rsidRDefault="00B95FA5" w:rsidP="00B95FA5">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p w14:paraId="0A63A6DE" w14:textId="77777777" w:rsidR="00B95FA5" w:rsidRDefault="00B95FA5" w:rsidP="00B95FA5">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 </w:t>
            </w:r>
          </w:p>
          <w:p w14:paraId="2C0549B9" w14:textId="77777777" w:rsidR="00B95FA5" w:rsidRDefault="00B95FA5" w:rsidP="00B95FA5">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Uncertain</w:t>
            </w:r>
          </w:p>
        </w:tc>
        <w:tc>
          <w:tcPr>
            <w:tcW w:w="3827" w:type="dxa"/>
          </w:tcPr>
          <w:p w14:paraId="61EA0516"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on whether participants would wish that their universities would use AI tutors or not. The code also gathers reasons why participants would wish for it or not and whether this would apply to them personally or not. </w:t>
            </w:r>
          </w:p>
        </w:tc>
        <w:tc>
          <w:tcPr>
            <w:tcW w:w="1559" w:type="dxa"/>
          </w:tcPr>
          <w:p w14:paraId="69D216C0" w14:textId="77777777" w:rsidR="00B95FA5" w:rsidRDefault="00B95FA5" w:rsidP="00B95FA5">
            <w:pPr>
              <w:cnfStyle w:val="000000000000" w:firstRow="0" w:lastRow="0" w:firstColumn="0" w:lastColumn="0" w:oddVBand="0" w:evenVBand="0" w:oddHBand="0" w:evenHBand="0" w:firstRowFirstColumn="0" w:firstRowLastColumn="0" w:lastRowFirstColumn="0" w:lastRowLastColumn="0"/>
              <w:rPr>
                <w:lang w:val="en-GB"/>
              </w:rPr>
            </w:pPr>
          </w:p>
        </w:tc>
      </w:tr>
      <w:tr w:rsidR="00B95FA5" w:rsidRPr="00F90729" w14:paraId="4785D04B" w14:textId="77777777" w:rsidTr="0047027D">
        <w:tc>
          <w:tcPr>
            <w:cnfStyle w:val="001000000000" w:firstRow="0" w:lastRow="0" w:firstColumn="1" w:lastColumn="0" w:oddVBand="0" w:evenVBand="0" w:oddHBand="0" w:evenHBand="0" w:firstRowFirstColumn="0" w:firstRowLastColumn="0" w:lastRowFirstColumn="0" w:lastRowLastColumn="0"/>
            <w:tcW w:w="2122" w:type="dxa"/>
          </w:tcPr>
          <w:p w14:paraId="42EAE91F" w14:textId="77777777" w:rsidR="00B95FA5" w:rsidRDefault="00B95FA5" w:rsidP="00B95FA5">
            <w:pPr>
              <w:rPr>
                <w:lang w:val="en-GB"/>
              </w:rPr>
            </w:pPr>
            <w:r>
              <w:rPr>
                <w:lang w:val="en-GB"/>
              </w:rPr>
              <w:t>Comparison</w:t>
            </w:r>
          </w:p>
        </w:tc>
        <w:tc>
          <w:tcPr>
            <w:tcW w:w="3402" w:type="dxa"/>
          </w:tcPr>
          <w:p w14:paraId="3CEE189C" w14:textId="77777777" w:rsidR="00B8750D" w:rsidRPr="0058187D" w:rsidRDefault="00B8750D" w:rsidP="00B95FA5">
            <w:pPr>
              <w:pStyle w:val="Paragraphedeliste"/>
              <w:numPr>
                <w:ilvl w:val="0"/>
                <w:numId w:val="15"/>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At-risk &gt; tutor</w:t>
            </w:r>
          </w:p>
          <w:p w14:paraId="2E7FDC6E" w14:textId="77777777" w:rsidR="00B8750D" w:rsidRPr="0058187D" w:rsidRDefault="00B8750D" w:rsidP="00B95FA5">
            <w:pPr>
              <w:pStyle w:val="Paragraphedeliste"/>
              <w:numPr>
                <w:ilvl w:val="0"/>
                <w:numId w:val="15"/>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 xml:space="preserve">Tutor &gt; At-risk </w:t>
            </w:r>
          </w:p>
          <w:p w14:paraId="273CCCF6" w14:textId="77777777" w:rsidR="00B8750D" w:rsidRPr="0058187D" w:rsidRDefault="00B8750D" w:rsidP="00B95FA5">
            <w:pPr>
              <w:pStyle w:val="Paragraphedeliste"/>
              <w:numPr>
                <w:ilvl w:val="0"/>
                <w:numId w:val="15"/>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 xml:space="preserve">Both good </w:t>
            </w:r>
          </w:p>
          <w:p w14:paraId="48FE1E42" w14:textId="0FEAADEA" w:rsidR="00B8750D" w:rsidRPr="0058187D" w:rsidRDefault="00B8750D" w:rsidP="00B95FA5">
            <w:pPr>
              <w:pStyle w:val="Paragraphedeliste"/>
              <w:numPr>
                <w:ilvl w:val="0"/>
                <w:numId w:val="15"/>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 xml:space="preserve">Both bad </w:t>
            </w:r>
          </w:p>
        </w:tc>
        <w:tc>
          <w:tcPr>
            <w:tcW w:w="3827" w:type="dxa"/>
          </w:tcPr>
          <w:p w14:paraId="57DB9534" w14:textId="7FD870FA" w:rsidR="00B95FA5" w:rsidRDefault="00B8750D"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the different appreciations of the two use cases. </w:t>
            </w:r>
          </w:p>
        </w:tc>
        <w:tc>
          <w:tcPr>
            <w:tcW w:w="1559" w:type="dxa"/>
          </w:tcPr>
          <w:p w14:paraId="1DF7D3D2" w14:textId="6248FE7B" w:rsidR="00B95FA5" w:rsidRDefault="00B8750D"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21</w:t>
            </w:r>
          </w:p>
        </w:tc>
      </w:tr>
      <w:tr w:rsidR="00B95FA5" w:rsidRPr="00F90729" w14:paraId="0B11648C" w14:textId="77777777" w:rsidTr="0047027D">
        <w:tc>
          <w:tcPr>
            <w:cnfStyle w:val="001000000000" w:firstRow="0" w:lastRow="0" w:firstColumn="1" w:lastColumn="0" w:oddVBand="0" w:evenVBand="0" w:oddHBand="0" w:evenHBand="0" w:firstRowFirstColumn="0" w:firstRowLastColumn="0" w:lastRowFirstColumn="0" w:lastRowLastColumn="0"/>
            <w:tcW w:w="2122" w:type="dxa"/>
          </w:tcPr>
          <w:p w14:paraId="73949F24" w14:textId="512255BA" w:rsidR="00B95FA5" w:rsidRDefault="0058187D" w:rsidP="00B95FA5">
            <w:pPr>
              <w:rPr>
                <w:lang w:val="en-GB"/>
              </w:rPr>
            </w:pPr>
            <w:r>
              <w:rPr>
                <w:lang w:val="en-GB"/>
              </w:rPr>
              <w:t>Functions</w:t>
            </w:r>
          </w:p>
        </w:tc>
        <w:tc>
          <w:tcPr>
            <w:tcW w:w="3402" w:type="dxa"/>
          </w:tcPr>
          <w:p w14:paraId="35CEB383" w14:textId="77777777" w:rsidR="0058187D" w:rsidRPr="0058187D" w:rsidRDefault="0058187D" w:rsidP="0058187D">
            <w:pPr>
              <w:pStyle w:val="Paragraphedeliste"/>
              <w:numPr>
                <w:ilvl w:val="0"/>
                <w:numId w:val="16"/>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 xml:space="preserve">Course summary </w:t>
            </w:r>
          </w:p>
          <w:p w14:paraId="6BEEDF8E" w14:textId="77777777" w:rsidR="0058187D" w:rsidRPr="0058187D" w:rsidRDefault="0058187D" w:rsidP="0058187D">
            <w:pPr>
              <w:pStyle w:val="Paragraphedeliste"/>
              <w:numPr>
                <w:ilvl w:val="0"/>
                <w:numId w:val="16"/>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Mental health support</w:t>
            </w:r>
          </w:p>
          <w:p w14:paraId="27AA1660" w14:textId="3B64A64C" w:rsidR="0058187D" w:rsidRPr="0058187D" w:rsidRDefault="0058187D" w:rsidP="0058187D">
            <w:pPr>
              <w:pStyle w:val="Paragraphedeliste"/>
              <w:numPr>
                <w:ilvl w:val="0"/>
                <w:numId w:val="16"/>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w:t>
            </w:r>
          </w:p>
        </w:tc>
        <w:tc>
          <w:tcPr>
            <w:tcW w:w="3827" w:type="dxa"/>
          </w:tcPr>
          <w:p w14:paraId="432922BD" w14:textId="5923A63F" w:rsidR="00B95FA5" w:rsidRDefault="0058187D"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w:t>
            </w:r>
            <w:r w:rsidR="00D62C79">
              <w:rPr>
                <w:lang w:val="en-GB"/>
              </w:rPr>
              <w:t xml:space="preserve">AI tools, functions or features </w:t>
            </w:r>
            <w:proofErr w:type="gramStart"/>
            <w:r w:rsidR="00D62C79">
              <w:rPr>
                <w:lang w:val="en-GB"/>
              </w:rPr>
              <w:t>that participants</w:t>
            </w:r>
            <w:proofErr w:type="gramEnd"/>
            <w:r w:rsidR="00D62C79">
              <w:rPr>
                <w:lang w:val="en-GB"/>
              </w:rPr>
              <w:t xml:space="preserve"> wished for </w:t>
            </w:r>
            <w:proofErr w:type="spellStart"/>
            <w:r w:rsidR="00D62C79">
              <w:rPr>
                <w:lang w:val="en-GB"/>
              </w:rPr>
              <w:t>for</w:t>
            </w:r>
            <w:proofErr w:type="spellEnd"/>
            <w:r w:rsidR="00D62C79">
              <w:rPr>
                <w:lang w:val="en-GB"/>
              </w:rPr>
              <w:t xml:space="preserve"> their studies. </w:t>
            </w:r>
          </w:p>
        </w:tc>
        <w:tc>
          <w:tcPr>
            <w:tcW w:w="1559" w:type="dxa"/>
          </w:tcPr>
          <w:p w14:paraId="1C26798A" w14:textId="18711B80" w:rsidR="00B95FA5" w:rsidRDefault="00D62C79" w:rsidP="00B95FA5">
            <w:pPr>
              <w:cnfStyle w:val="000000000000" w:firstRow="0" w:lastRow="0" w:firstColumn="0" w:lastColumn="0" w:oddVBand="0" w:evenVBand="0" w:oddHBand="0" w:evenHBand="0" w:firstRowFirstColumn="0" w:firstRowLastColumn="0" w:lastRowFirstColumn="0" w:lastRowLastColumn="0"/>
              <w:rPr>
                <w:lang w:val="en-GB"/>
              </w:rPr>
            </w:pPr>
            <w:r>
              <w:rPr>
                <w:lang w:val="en-GB"/>
              </w:rPr>
              <w:t>Q21</w:t>
            </w:r>
          </w:p>
        </w:tc>
      </w:tr>
    </w:tbl>
    <w:p w14:paraId="5326489A" w14:textId="2EB10EC0" w:rsidR="009E6A98" w:rsidRPr="00B95FA5" w:rsidRDefault="009E6A98" w:rsidP="006939D3">
      <w:pPr>
        <w:rPr>
          <w:lang w:val="en-GB"/>
        </w:rPr>
      </w:pPr>
    </w:p>
    <w:p w14:paraId="18724B5B" w14:textId="226DA877" w:rsidR="00A454B7" w:rsidRDefault="00A454B7">
      <w:pPr>
        <w:rPr>
          <w:lang w:val="en-GB"/>
        </w:rPr>
      </w:pPr>
      <w:r>
        <w:rPr>
          <w:lang w:val="en-GB"/>
        </w:rPr>
        <w:br w:type="page"/>
      </w:r>
    </w:p>
    <w:p w14:paraId="4509E9DD" w14:textId="4AC91BA4" w:rsidR="00A454B7" w:rsidRDefault="006939D3" w:rsidP="00A454B7">
      <w:pPr>
        <w:pStyle w:val="Titre2"/>
        <w:rPr>
          <w:lang w:val="en-GB"/>
        </w:rPr>
      </w:pPr>
      <w:r>
        <w:rPr>
          <w:lang w:val="en-GB"/>
        </w:rPr>
        <w:lastRenderedPageBreak/>
        <w:t>Final Coding Table</w:t>
      </w:r>
    </w:p>
    <w:tbl>
      <w:tblPr>
        <w:tblStyle w:val="TableauGrille1Clair"/>
        <w:tblpPr w:leftFromText="141" w:rightFromText="141" w:vertAnchor="page" w:horzAnchor="page" w:tblpX="700" w:tblpY="253"/>
        <w:tblW w:w="10792" w:type="dxa"/>
        <w:tblLook w:val="04A0" w:firstRow="1" w:lastRow="0" w:firstColumn="1" w:lastColumn="0" w:noHBand="0" w:noVBand="1"/>
      </w:tblPr>
      <w:tblGrid>
        <w:gridCol w:w="1938"/>
        <w:gridCol w:w="4528"/>
        <w:gridCol w:w="3048"/>
        <w:gridCol w:w="1278"/>
      </w:tblGrid>
      <w:tr w:rsidR="003754F4" w:rsidRPr="00453BAC" w14:paraId="66526751" w14:textId="77777777" w:rsidTr="00E31B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Pr>
          <w:p w14:paraId="285D8E97" w14:textId="77777777" w:rsidR="00A454B7" w:rsidRDefault="00A454B7" w:rsidP="0059306D">
            <w:pPr>
              <w:rPr>
                <w:lang w:val="en-GB"/>
              </w:rPr>
            </w:pPr>
            <w:r>
              <w:rPr>
                <w:lang w:val="en-GB"/>
              </w:rPr>
              <w:lastRenderedPageBreak/>
              <w:t>Overarching category</w:t>
            </w:r>
          </w:p>
        </w:tc>
        <w:tc>
          <w:tcPr>
            <w:tcW w:w="4528" w:type="dxa"/>
          </w:tcPr>
          <w:p w14:paraId="28340DC6" w14:textId="77777777" w:rsidR="00A454B7" w:rsidRDefault="00A454B7" w:rsidP="0059306D">
            <w:pPr>
              <w:cnfStyle w:val="100000000000" w:firstRow="1" w:lastRow="0" w:firstColumn="0" w:lastColumn="0" w:oddVBand="0" w:evenVBand="0" w:oddHBand="0" w:evenHBand="0" w:firstRowFirstColumn="0" w:firstRowLastColumn="0" w:lastRowFirstColumn="0" w:lastRowLastColumn="0"/>
              <w:rPr>
                <w:lang w:val="en-GB"/>
              </w:rPr>
            </w:pPr>
            <w:r>
              <w:rPr>
                <w:lang w:val="en-GB"/>
              </w:rPr>
              <w:t>Subcodes</w:t>
            </w:r>
          </w:p>
        </w:tc>
        <w:tc>
          <w:tcPr>
            <w:tcW w:w="3048" w:type="dxa"/>
          </w:tcPr>
          <w:p w14:paraId="70013361" w14:textId="77777777" w:rsidR="00A454B7" w:rsidRDefault="00A454B7" w:rsidP="0059306D">
            <w:pPr>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c>
          <w:tcPr>
            <w:tcW w:w="1278" w:type="dxa"/>
          </w:tcPr>
          <w:p w14:paraId="791CF0E5" w14:textId="77777777" w:rsidR="00A454B7" w:rsidRDefault="00A454B7" w:rsidP="0059306D">
            <w:pPr>
              <w:cnfStyle w:val="100000000000" w:firstRow="1" w:lastRow="0" w:firstColumn="0" w:lastColumn="0" w:oddVBand="0" w:evenVBand="0" w:oddHBand="0" w:evenHBand="0" w:firstRowFirstColumn="0" w:firstRowLastColumn="0" w:lastRowFirstColumn="0" w:lastRowLastColumn="0"/>
              <w:rPr>
                <w:lang w:val="en-GB"/>
              </w:rPr>
            </w:pPr>
            <w:r>
              <w:rPr>
                <w:lang w:val="en-GB"/>
              </w:rPr>
              <w:t>Question number and Literature connected to the code</w:t>
            </w:r>
          </w:p>
        </w:tc>
      </w:tr>
      <w:tr w:rsidR="003754F4" w14:paraId="60A08AEE"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val="restart"/>
            <w:vAlign w:val="center"/>
          </w:tcPr>
          <w:p w14:paraId="02527E73" w14:textId="77777777" w:rsidR="00A454B7" w:rsidRDefault="00A454B7" w:rsidP="0059306D">
            <w:pPr>
              <w:jc w:val="center"/>
              <w:rPr>
                <w:lang w:val="en-GB"/>
              </w:rPr>
            </w:pPr>
            <w:r>
              <w:rPr>
                <w:lang w:val="en-GB"/>
              </w:rPr>
              <w:t>General AI use and perception</w:t>
            </w:r>
          </w:p>
          <w:p w14:paraId="31C9A418" w14:textId="77777777" w:rsidR="00A454B7" w:rsidRDefault="00A454B7" w:rsidP="0059306D">
            <w:pPr>
              <w:jc w:val="center"/>
              <w:rPr>
                <w:lang w:val="en-GB"/>
              </w:rPr>
            </w:pPr>
          </w:p>
        </w:tc>
        <w:tc>
          <w:tcPr>
            <w:tcW w:w="4528" w:type="dxa"/>
          </w:tcPr>
          <w:p w14:paraId="1FA90DE8"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AI use</w:t>
            </w:r>
          </w:p>
          <w:p w14:paraId="338737F4" w14:textId="77777777" w:rsidR="00A454B7" w:rsidRDefault="00A454B7" w:rsidP="0059306D">
            <w:pPr>
              <w:pStyle w:val="Paragraphedeliste"/>
              <w:numPr>
                <w:ilvl w:val="0"/>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ypes of AI </w:t>
            </w:r>
          </w:p>
          <w:p w14:paraId="657A47BB" w14:textId="77777777"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hatbots (e.g. ChatGPT)</w:t>
            </w:r>
          </w:p>
          <w:p w14:paraId="1F1EC4B3" w14:textId="77777777"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Editors (e.g. Grammarly, Duden, Word)</w:t>
            </w:r>
          </w:p>
          <w:p w14:paraId="7A6CD2DA" w14:textId="77777777"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anslation tools (e.g. </w:t>
            </w:r>
            <w:proofErr w:type="spellStart"/>
            <w:r>
              <w:rPr>
                <w:lang w:val="en-GB"/>
              </w:rPr>
              <w:t>DeepL</w:t>
            </w:r>
            <w:proofErr w:type="spellEnd"/>
            <w:r>
              <w:rPr>
                <w:lang w:val="en-GB"/>
              </w:rPr>
              <w:t>)</w:t>
            </w:r>
          </w:p>
          <w:p w14:paraId="3BE1EE81" w14:textId="6FD104E3"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Mixing tools </w:t>
            </w:r>
          </w:p>
          <w:p w14:paraId="0D6FE376" w14:textId="19FC0F52"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onstructing own AI</w:t>
            </w:r>
          </w:p>
          <w:p w14:paraId="116E28C0" w14:textId="1596742C"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Summarizing tools</w:t>
            </w:r>
          </w:p>
          <w:p w14:paraId="63D39356" w14:textId="13CE376B"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mage-generation</w:t>
            </w:r>
          </w:p>
          <w:p w14:paraId="1094395D" w14:textId="714AB2D7"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lash card app </w:t>
            </w:r>
          </w:p>
          <w:p w14:paraId="16113774" w14:textId="154EC654"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Math app </w:t>
            </w:r>
          </w:p>
          <w:p w14:paraId="50D8619A" w14:textId="6560E9D8"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esearch tool </w:t>
            </w:r>
          </w:p>
          <w:p w14:paraId="3108424C" w14:textId="2181344C"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Text-to-speech software</w:t>
            </w:r>
          </w:p>
          <w:p w14:paraId="6587A7B3" w14:textId="77777777" w:rsidR="00A454B7" w:rsidRDefault="00A454B7" w:rsidP="0059306D">
            <w:pPr>
              <w:pStyle w:val="Paragraphedeliste"/>
              <w:numPr>
                <w:ilvl w:val="0"/>
                <w:numId w:val="3"/>
              </w:numPr>
              <w:cnfStyle w:val="000000000000" w:firstRow="0" w:lastRow="0" w:firstColumn="0" w:lastColumn="0" w:oddVBand="0" w:evenVBand="0" w:oddHBand="0" w:evenHBand="0" w:firstRowFirstColumn="0" w:firstRowLastColumn="0" w:lastRowFirstColumn="0" w:lastRowLastColumn="0"/>
              <w:rPr>
                <w:lang w:val="en-GB"/>
              </w:rPr>
            </w:pPr>
            <w:r>
              <w:rPr>
                <w:lang w:val="en-GB"/>
              </w:rPr>
              <w:t>Overall experience AI</w:t>
            </w:r>
          </w:p>
          <w:p w14:paraId="203959E4" w14:textId="0CE9F6A4"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erceived usefulness / Reasons to use</w:t>
            </w:r>
          </w:p>
          <w:p w14:paraId="533A4DD4" w14:textId="2AC81F85"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egative / limitations / reasons not to use</w:t>
            </w:r>
          </w:p>
          <w:p w14:paraId="060D15C7" w14:textId="73201E7A" w:rsidR="00A454B7" w:rsidRDefault="00A454B7" w:rsidP="00A454B7">
            <w:pPr>
              <w:pStyle w:val="Paragraphedeliste"/>
              <w:numPr>
                <w:ilvl w:val="1"/>
                <w:numId w:val="3"/>
              </w:numPr>
              <w:ind w:left="1029"/>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keptical</w:t>
            </w:r>
            <w:proofErr w:type="spellEnd"/>
            <w:r>
              <w:rPr>
                <w:lang w:val="en-GB"/>
              </w:rPr>
              <w:t xml:space="preserve"> at the beginning</w:t>
            </w:r>
          </w:p>
          <w:p w14:paraId="70F7D868" w14:textId="75E47090" w:rsidR="00A454B7" w:rsidRDefault="00A454B7" w:rsidP="00A454B7">
            <w:pPr>
              <w:pStyle w:val="Paragraphedeliste"/>
              <w:cnfStyle w:val="000000000000" w:firstRow="0" w:lastRow="0" w:firstColumn="0" w:lastColumn="0" w:oddVBand="0" w:evenVBand="0" w:oddHBand="0" w:evenHBand="0" w:firstRowFirstColumn="0" w:firstRowLastColumn="0" w:lastRowFirstColumn="0" w:lastRowLastColumn="0"/>
              <w:rPr>
                <w:lang w:val="en-GB"/>
              </w:rPr>
            </w:pPr>
          </w:p>
        </w:tc>
        <w:tc>
          <w:tcPr>
            <w:tcW w:w="3048" w:type="dxa"/>
          </w:tcPr>
          <w:p w14:paraId="6F3613FA"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related to the general use of AI in studies. </w:t>
            </w:r>
          </w:p>
        </w:tc>
        <w:tc>
          <w:tcPr>
            <w:tcW w:w="1278" w:type="dxa"/>
          </w:tcPr>
          <w:p w14:paraId="08A943F4"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w:t>
            </w:r>
          </w:p>
        </w:tc>
      </w:tr>
      <w:tr w:rsidR="003754F4" w:rsidRPr="00453BAC" w14:paraId="4C6BFC28"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09FEBB82" w14:textId="77777777" w:rsidR="00A454B7" w:rsidRDefault="00A454B7" w:rsidP="0059306D">
            <w:pPr>
              <w:rPr>
                <w:lang w:val="en-GB"/>
              </w:rPr>
            </w:pPr>
          </w:p>
        </w:tc>
        <w:tc>
          <w:tcPr>
            <w:tcW w:w="4528" w:type="dxa"/>
          </w:tcPr>
          <w:p w14:paraId="0C6C250C"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General attitude data privacy</w:t>
            </w:r>
          </w:p>
          <w:p w14:paraId="5E120CB3" w14:textId="3B6991E7" w:rsidR="00A454B7" w:rsidRPr="00A454B7" w:rsidRDefault="00A454B7" w:rsidP="00A454B7">
            <w:pPr>
              <w:pStyle w:val="Paragraphedeliste"/>
              <w:numPr>
                <w:ilvl w:val="0"/>
                <w:numId w:val="4"/>
              </w:numPr>
              <w:cnfStyle w:val="000000000000" w:firstRow="0" w:lastRow="0" w:firstColumn="0" w:lastColumn="0" w:oddVBand="0" w:evenVBand="0" w:oddHBand="0" w:evenHBand="0" w:firstRowFirstColumn="0" w:firstRowLastColumn="0" w:lastRowFirstColumn="0" w:lastRowLastColumn="0"/>
              <w:rPr>
                <w:lang w:val="en-GB"/>
              </w:rPr>
            </w:pPr>
            <w:r>
              <w:rPr>
                <w:lang w:val="en-GB"/>
              </w:rPr>
              <w:t>Measures taken to protect data</w:t>
            </w:r>
          </w:p>
          <w:p w14:paraId="4CE64C7D" w14:textId="77777777" w:rsidR="00A454B7" w:rsidRDefault="00A454B7" w:rsidP="0059306D">
            <w:pPr>
              <w:pStyle w:val="Paragraphedeliste"/>
              <w:numPr>
                <w:ilvl w:val="0"/>
                <w:numId w:val="4"/>
              </w:numPr>
              <w:cnfStyle w:val="000000000000" w:firstRow="0" w:lastRow="0" w:firstColumn="0" w:lastColumn="0" w:oddVBand="0" w:evenVBand="0" w:oddHBand="0" w:evenHBand="0" w:firstRowFirstColumn="0" w:firstRowLastColumn="0" w:lastRowFirstColumn="0" w:lastRowLastColumn="0"/>
              <w:rPr>
                <w:lang w:val="en-GB"/>
              </w:rPr>
            </w:pPr>
            <w:r>
              <w:rPr>
                <w:lang w:val="en-GB"/>
              </w:rPr>
              <w:t>Attitude type</w:t>
            </w:r>
          </w:p>
          <w:p w14:paraId="3A1123FD" w14:textId="18E113D5" w:rsidR="00A454B7" w:rsidRDefault="00A454B7" w:rsidP="00A454B7">
            <w:pPr>
              <w:pStyle w:val="Paragraphedeliste"/>
              <w:numPr>
                <w:ilvl w:val="1"/>
                <w:numId w:val="4"/>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arefree</w:t>
            </w:r>
          </w:p>
          <w:p w14:paraId="3E9E6CD0" w14:textId="795E064C" w:rsidR="00A454B7" w:rsidRDefault="00A454B7" w:rsidP="00A454B7">
            <w:pPr>
              <w:pStyle w:val="Paragraphedeliste"/>
              <w:numPr>
                <w:ilvl w:val="1"/>
                <w:numId w:val="4"/>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areful</w:t>
            </w:r>
          </w:p>
          <w:p w14:paraId="31C233A3" w14:textId="77777777" w:rsidR="00A454B7" w:rsidRDefault="00A454B7" w:rsidP="00A454B7">
            <w:pPr>
              <w:pStyle w:val="Paragraphedeliste"/>
              <w:numPr>
                <w:ilvl w:val="1"/>
                <w:numId w:val="4"/>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Very protective</w:t>
            </w:r>
          </w:p>
          <w:p w14:paraId="5EC1417A" w14:textId="59B65874" w:rsidR="00A454B7" w:rsidRPr="00A454B7" w:rsidRDefault="00A454B7" w:rsidP="00A454B7">
            <w:pPr>
              <w:pStyle w:val="Paragraphedeliste"/>
              <w:numPr>
                <w:ilvl w:val="0"/>
                <w:numId w:val="4"/>
              </w:numPr>
              <w:cnfStyle w:val="000000000000" w:firstRow="0" w:lastRow="0" w:firstColumn="0" w:lastColumn="0" w:oddVBand="0" w:evenVBand="0" w:oddHBand="0" w:evenHBand="0" w:firstRowFirstColumn="0" w:firstRowLastColumn="0" w:lastRowFirstColumn="0" w:lastRowLastColumn="0"/>
              <w:rPr>
                <w:lang w:val="en-GB"/>
              </w:rPr>
            </w:pPr>
            <w:r>
              <w:rPr>
                <w:lang w:val="en-GB"/>
              </w:rPr>
              <w:t>Sharing ADHD in AI</w:t>
            </w:r>
          </w:p>
        </w:tc>
        <w:tc>
          <w:tcPr>
            <w:tcW w:w="3048" w:type="dxa"/>
          </w:tcPr>
          <w:p w14:paraId="36F9BDF6"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related to how students think about data privacy and the measures they take to protect them. </w:t>
            </w:r>
          </w:p>
        </w:tc>
        <w:tc>
          <w:tcPr>
            <w:tcW w:w="1278" w:type="dxa"/>
          </w:tcPr>
          <w:p w14:paraId="25F95BA3"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2</w:t>
            </w:r>
          </w:p>
          <w:p w14:paraId="6A3D4AD0"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9YcyAyO2","properties":{"formattedCitation":"[6, 10]","plainCitation":"[6, 10]","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id":5118,"uris":["http://zotero.org/users/9818774/items/HQGVRW38"],"itemData":{"id":5118,"type":"paper-conference","container-title":"Proceedings of the Tenth International Conference on Learning Analytics &amp; Knowledge","DOI":"10.1145/3375462.3375536","event-place":"Frankfurt Germany","event-title":"LAK '20: 10th International Conference on Learning Analytics and Knowledge","ISBN":"978-1-4503-7712-6","language":"en","page":"230-239","publisher":"ACM","publisher-place":"Frankfurt Germany","source":"DOI.org (Crossref)","title":"The privacy paradox and its implications for learning analytics","URL":"https://dl.acm.org/doi/10.1145/3375462.3375536","author":[{"family":"Tsai","given":"Yi-Shan"},{"family":"Whitelock-Wainwright","given":"Alexander"},{"family":"Gašević","given":"Dragan"}],"accessed":{"date-parts":[["2024",3,18]]},"issued":{"date-parts":[["2020",3,23]]}}}],"schema":"https://github.com/citation-style-language/schema/raw/master/csl-citation.json"} </w:instrText>
            </w:r>
            <w:r>
              <w:rPr>
                <w:lang w:val="en-GB"/>
              </w:rPr>
              <w:fldChar w:fldCharType="separate"/>
            </w:r>
            <w:r w:rsidRPr="00F47DA6">
              <w:rPr>
                <w:rFonts w:ascii="Calibri" w:hAnsi="Calibri" w:cs="Calibri"/>
                <w:lang w:val="en-GB"/>
              </w:rPr>
              <w:t>[6, 10]</w:t>
            </w:r>
            <w:r>
              <w:rPr>
                <w:lang w:val="en-GB"/>
              </w:rPr>
              <w:fldChar w:fldCharType="end"/>
            </w:r>
          </w:p>
        </w:tc>
      </w:tr>
      <w:tr w:rsidR="003754F4" w:rsidRPr="00453BAC" w14:paraId="0535640C"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65B56844" w14:textId="77777777" w:rsidR="00A454B7" w:rsidRDefault="00A454B7" w:rsidP="0059306D">
            <w:pPr>
              <w:rPr>
                <w:lang w:val="en-GB"/>
              </w:rPr>
            </w:pPr>
          </w:p>
        </w:tc>
        <w:tc>
          <w:tcPr>
            <w:tcW w:w="4528" w:type="dxa"/>
          </w:tcPr>
          <w:p w14:paraId="7B6DDB75"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Awareness university use of data</w:t>
            </w:r>
          </w:p>
          <w:p w14:paraId="408900C7" w14:textId="77777777" w:rsidR="00A454B7" w:rsidRDefault="00A454B7" w:rsidP="0059306D">
            <w:pPr>
              <w:pStyle w:val="Paragraphedeliste"/>
              <w:numPr>
                <w:ilvl w:val="0"/>
                <w:numId w:val="5"/>
              </w:numPr>
              <w:cnfStyle w:val="000000000000" w:firstRow="0" w:lastRow="0" w:firstColumn="0" w:lastColumn="0" w:oddVBand="0" w:evenVBand="0" w:oddHBand="0" w:evenHBand="0" w:firstRowFirstColumn="0" w:firstRowLastColumn="0" w:lastRowFirstColumn="0" w:lastRowLastColumn="0"/>
              <w:rPr>
                <w:lang w:val="en-GB"/>
              </w:rPr>
            </w:pPr>
            <w:r>
              <w:rPr>
                <w:lang w:val="en-GB"/>
              </w:rPr>
              <w:t>I do not know</w:t>
            </w:r>
          </w:p>
          <w:p w14:paraId="20DC1851" w14:textId="74454840" w:rsidR="00A454B7" w:rsidRPr="00A454B7" w:rsidRDefault="00A454B7" w:rsidP="00A454B7">
            <w:pPr>
              <w:pStyle w:val="Paragraphedeliste"/>
              <w:numPr>
                <w:ilvl w:val="0"/>
                <w:numId w:val="5"/>
              </w:numPr>
              <w:cnfStyle w:val="000000000000" w:firstRow="0" w:lastRow="0" w:firstColumn="0" w:lastColumn="0" w:oddVBand="0" w:evenVBand="0" w:oddHBand="0" w:evenHBand="0" w:firstRowFirstColumn="0" w:firstRowLastColumn="0" w:lastRowFirstColumn="0" w:lastRowLastColumn="0"/>
              <w:rPr>
                <w:lang w:val="en-GB"/>
              </w:rPr>
            </w:pPr>
            <w:r>
              <w:rPr>
                <w:lang w:val="en-GB"/>
              </w:rPr>
              <w:t>Examples of measures</w:t>
            </w:r>
          </w:p>
          <w:p w14:paraId="369DA5FB" w14:textId="77777777" w:rsidR="00A454B7" w:rsidRDefault="00A454B7" w:rsidP="0059306D">
            <w:pPr>
              <w:pStyle w:val="Paragraphedeliste"/>
              <w:numPr>
                <w:ilvl w:val="0"/>
                <w:numId w:val="5"/>
              </w:numPr>
              <w:cnfStyle w:val="000000000000" w:firstRow="0" w:lastRow="0" w:firstColumn="0" w:lastColumn="0" w:oddVBand="0" w:evenVBand="0" w:oddHBand="0" w:evenHBand="0" w:firstRowFirstColumn="0" w:firstRowLastColumn="0" w:lastRowFirstColumn="0" w:lastRowLastColumn="0"/>
              <w:rPr>
                <w:lang w:val="en-GB"/>
              </w:rPr>
            </w:pPr>
            <w:r>
              <w:rPr>
                <w:lang w:val="en-GB"/>
              </w:rPr>
              <w:t>Trust in university</w:t>
            </w:r>
          </w:p>
          <w:p w14:paraId="0AECA29D" w14:textId="1F24E93E" w:rsidR="00A454B7" w:rsidRPr="009848CF" w:rsidRDefault="00A454B7" w:rsidP="0059306D">
            <w:pPr>
              <w:pStyle w:val="Paragraphedeliste"/>
              <w:numPr>
                <w:ilvl w:val="0"/>
                <w:numId w:val="5"/>
              </w:numPr>
              <w:cnfStyle w:val="000000000000" w:firstRow="0" w:lastRow="0" w:firstColumn="0" w:lastColumn="0" w:oddVBand="0" w:evenVBand="0" w:oddHBand="0" w:evenHBand="0" w:firstRowFirstColumn="0" w:firstRowLastColumn="0" w:lastRowFirstColumn="0" w:lastRowLastColumn="0"/>
              <w:rPr>
                <w:lang w:val="en-GB"/>
              </w:rPr>
            </w:pPr>
            <w:r>
              <w:rPr>
                <w:lang w:val="en-GB"/>
              </w:rPr>
              <w:t>Do not read everything</w:t>
            </w:r>
          </w:p>
          <w:p w14:paraId="58F55DC2" w14:textId="77777777" w:rsidR="00A454B7" w:rsidRPr="005F53FF" w:rsidRDefault="00A454B7" w:rsidP="0059306D">
            <w:pPr>
              <w:pStyle w:val="Paragraphedeliste"/>
              <w:cnfStyle w:val="000000000000" w:firstRow="0" w:lastRow="0" w:firstColumn="0" w:lastColumn="0" w:oddVBand="0" w:evenVBand="0" w:oddHBand="0" w:evenHBand="0" w:firstRowFirstColumn="0" w:firstRowLastColumn="0" w:lastRowFirstColumn="0" w:lastRowLastColumn="0"/>
              <w:rPr>
                <w:lang w:val="en-GB"/>
              </w:rPr>
            </w:pPr>
          </w:p>
        </w:tc>
        <w:tc>
          <w:tcPr>
            <w:tcW w:w="3048" w:type="dxa"/>
          </w:tcPr>
          <w:p w14:paraId="581AB191"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about how their university handle their data. It also gathers information on the level of trust students have towards their university. </w:t>
            </w:r>
          </w:p>
        </w:tc>
        <w:tc>
          <w:tcPr>
            <w:tcW w:w="1278" w:type="dxa"/>
          </w:tcPr>
          <w:p w14:paraId="131AFC91"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2</w:t>
            </w:r>
          </w:p>
          <w:p w14:paraId="0D5807F1"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oT54IbrP","properties":{"formattedCitation":"[6, 10]","plainCitation":"[6, 10]","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id":5118,"uris":["http://zotero.org/users/9818774/items/HQGVRW38"],"itemData":{"id":5118,"type":"paper-conference","container-title":"Proceedings of the Tenth International Conference on Learning Analytics &amp; Knowledge","DOI":"10.1145/3375462.3375536","event-place":"Frankfurt Germany","event-title":"LAK '20: 10th International Conference on Learning Analytics and Knowledge","ISBN":"978-1-4503-7712-6","language":"en","page":"230-239","publisher":"ACM","publisher-place":"Frankfurt Germany","source":"DOI.org (Crossref)","title":"The privacy paradox and its implications for learning analytics","URL":"https://dl.acm.org/doi/10.1145/3375462.3375536","author":[{"family":"Tsai","given":"Yi-Shan"},{"family":"Whitelock-Wainwright","given":"Alexander"},{"family":"Gašević","given":"Dragan"}],"accessed":{"date-parts":[["2024",3,18]]},"issued":{"date-parts":[["2020",3,23]]}}}],"schema":"https://github.com/citation-style-language/schema/raw/master/csl-citation.json"} </w:instrText>
            </w:r>
            <w:r>
              <w:rPr>
                <w:lang w:val="en-GB"/>
              </w:rPr>
              <w:fldChar w:fldCharType="separate"/>
            </w:r>
            <w:r w:rsidRPr="00F47DA6">
              <w:rPr>
                <w:rFonts w:ascii="Calibri" w:hAnsi="Calibri" w:cs="Calibri"/>
                <w:lang w:val="en-GB"/>
              </w:rPr>
              <w:t>[6, 10]</w:t>
            </w:r>
            <w:r>
              <w:rPr>
                <w:lang w:val="en-GB"/>
              </w:rPr>
              <w:fldChar w:fldCharType="end"/>
            </w:r>
          </w:p>
        </w:tc>
      </w:tr>
      <w:tr w:rsidR="003754F4" w14:paraId="7362A972"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val="restart"/>
            <w:vAlign w:val="center"/>
          </w:tcPr>
          <w:p w14:paraId="6C4BDC60" w14:textId="77777777" w:rsidR="00A454B7" w:rsidRDefault="00A454B7" w:rsidP="0059306D">
            <w:pPr>
              <w:jc w:val="center"/>
              <w:rPr>
                <w:lang w:val="en-GB"/>
              </w:rPr>
            </w:pPr>
            <w:r>
              <w:rPr>
                <w:lang w:val="en-GB"/>
              </w:rPr>
              <w:t>Background on ADHD</w:t>
            </w:r>
          </w:p>
        </w:tc>
        <w:tc>
          <w:tcPr>
            <w:tcW w:w="4528" w:type="dxa"/>
          </w:tcPr>
          <w:p w14:paraId="475AC709" w14:textId="61E935AA" w:rsidR="004C6AF2" w:rsidRPr="004C6AF2" w:rsidRDefault="004C6AF2" w:rsidP="004C6AF2">
            <w:pPr>
              <w:cnfStyle w:val="000000000000" w:firstRow="0" w:lastRow="0" w:firstColumn="0" w:lastColumn="0" w:oddVBand="0" w:evenVBand="0" w:oddHBand="0" w:evenHBand="0" w:firstRowFirstColumn="0" w:firstRowLastColumn="0" w:lastRowFirstColumn="0" w:lastRowLastColumn="0"/>
              <w:rPr>
                <w:b/>
                <w:bCs/>
                <w:lang w:val="en-GB"/>
              </w:rPr>
            </w:pPr>
            <w:r w:rsidRPr="004C6AF2">
              <w:rPr>
                <w:b/>
                <w:bCs/>
                <w:lang w:val="en-GB"/>
              </w:rPr>
              <w:t>Ease to talk about ADHD</w:t>
            </w:r>
          </w:p>
          <w:p w14:paraId="40C429C1" w14:textId="0CA5953C" w:rsidR="00A454B7" w:rsidRDefault="00A454B7" w:rsidP="0059306D">
            <w:pPr>
              <w:pStyle w:val="Paragraphedeliste"/>
              <w:numPr>
                <w:ilvl w:val="0"/>
                <w:numId w:val="8"/>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Person- / Context-dependent </w:t>
            </w:r>
          </w:p>
          <w:p w14:paraId="390E5175" w14:textId="2B9AD724" w:rsidR="002D1A67" w:rsidRDefault="002D1A67" w:rsidP="002D1A67">
            <w:pPr>
              <w:pStyle w:val="Paragraphedeliste"/>
              <w:numPr>
                <w:ilvl w:val="1"/>
                <w:numId w:val="8"/>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ack of understanding / avoid conversation </w:t>
            </w:r>
          </w:p>
          <w:p w14:paraId="19F3E4D6" w14:textId="7E5EFDC2" w:rsidR="002D1A67" w:rsidRDefault="002D1A67" w:rsidP="002D1A67">
            <w:pPr>
              <w:pStyle w:val="Paragraphedeliste"/>
              <w:numPr>
                <w:ilvl w:val="1"/>
                <w:numId w:val="8"/>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ositive environment</w:t>
            </w:r>
          </w:p>
          <w:p w14:paraId="76E5E7AD" w14:textId="550D5263" w:rsidR="00A454B7" w:rsidRDefault="00A454B7" w:rsidP="0059306D">
            <w:pPr>
              <w:pStyle w:val="Paragraphedeliste"/>
              <w:numPr>
                <w:ilvl w:val="0"/>
                <w:numId w:val="8"/>
              </w:numPr>
              <w:cnfStyle w:val="000000000000" w:firstRow="0" w:lastRow="0" w:firstColumn="0" w:lastColumn="0" w:oddVBand="0" w:evenVBand="0" w:oddHBand="0" w:evenHBand="0" w:firstRowFirstColumn="0" w:firstRowLastColumn="0" w:lastRowFirstColumn="0" w:lastRowLastColumn="0"/>
              <w:rPr>
                <w:lang w:val="en-GB"/>
              </w:rPr>
            </w:pPr>
            <w:r>
              <w:rPr>
                <w:lang w:val="en-GB"/>
              </w:rPr>
              <w:t>Open to talk about it (easy or rather easy</w:t>
            </w:r>
          </w:p>
          <w:p w14:paraId="3B495FD6" w14:textId="1AE2C08E" w:rsidR="00A454B7" w:rsidRDefault="00A454B7" w:rsidP="0059306D">
            <w:pPr>
              <w:pStyle w:val="Paragraphedeliste"/>
              <w:numPr>
                <w:ilvl w:val="0"/>
                <w:numId w:val="8"/>
              </w:numPr>
              <w:cnfStyle w:val="000000000000" w:firstRow="0" w:lastRow="0" w:firstColumn="0" w:lastColumn="0" w:oddVBand="0" w:evenVBand="0" w:oddHBand="0" w:evenHBand="0" w:firstRowFirstColumn="0" w:firstRowLastColumn="0" w:lastRowFirstColumn="0" w:lastRowLastColumn="0"/>
              <w:rPr>
                <w:lang w:val="en-GB"/>
              </w:rPr>
            </w:pPr>
            <w:r>
              <w:rPr>
                <w:lang w:val="en-GB"/>
              </w:rPr>
              <w:t>Not shared</w:t>
            </w:r>
          </w:p>
          <w:p w14:paraId="49CA946F" w14:textId="32B1FFFE" w:rsidR="00A454B7" w:rsidRDefault="00A454B7" w:rsidP="00A454B7">
            <w:pPr>
              <w:pStyle w:val="Paragraphedeliste"/>
              <w:numPr>
                <w:ilvl w:val="1"/>
                <w:numId w:val="8"/>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easons not to disclose ADHD </w:t>
            </w:r>
          </w:p>
          <w:p w14:paraId="00F4C9DF" w14:textId="23542627" w:rsidR="00A454B7" w:rsidRDefault="00A454B7" w:rsidP="00A454B7">
            <w:pPr>
              <w:pStyle w:val="Paragraphedeliste"/>
              <w:numPr>
                <w:ilvl w:val="2"/>
                <w:numId w:val="8"/>
              </w:numPr>
              <w:ind w:left="1312"/>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Avoiding negative attitudes </w:t>
            </w:r>
          </w:p>
          <w:p w14:paraId="6A16AFEE" w14:textId="4230B20E" w:rsidR="00A454B7" w:rsidRDefault="00A454B7" w:rsidP="00A454B7">
            <w:pPr>
              <w:pStyle w:val="Paragraphedeliste"/>
              <w:numPr>
                <w:ilvl w:val="2"/>
                <w:numId w:val="8"/>
              </w:numPr>
              <w:ind w:left="1312"/>
              <w:cnfStyle w:val="000000000000" w:firstRow="0" w:lastRow="0" w:firstColumn="0" w:lastColumn="0" w:oddVBand="0" w:evenVBand="0" w:oddHBand="0" w:evenHBand="0" w:firstRowFirstColumn="0" w:firstRowLastColumn="0" w:lastRowFirstColumn="0" w:lastRowLastColumn="0"/>
              <w:rPr>
                <w:lang w:val="en-GB"/>
              </w:rPr>
            </w:pPr>
            <w:r>
              <w:rPr>
                <w:lang w:val="en-GB"/>
              </w:rPr>
              <w:t>No benefit</w:t>
            </w:r>
          </w:p>
          <w:p w14:paraId="5FEE1041" w14:textId="456EDBA7" w:rsidR="00A454B7" w:rsidRDefault="00A454B7" w:rsidP="00A454B7">
            <w:pPr>
              <w:pStyle w:val="Paragraphedeliste"/>
              <w:numPr>
                <w:ilvl w:val="2"/>
                <w:numId w:val="8"/>
              </w:numPr>
              <w:ind w:left="1312"/>
              <w:cnfStyle w:val="000000000000" w:firstRow="0" w:lastRow="0" w:firstColumn="0" w:lastColumn="0" w:oddVBand="0" w:evenVBand="0" w:oddHBand="0" w:evenHBand="0" w:firstRowFirstColumn="0" w:firstRowLastColumn="0" w:lastRowFirstColumn="0" w:lastRowLastColumn="0"/>
              <w:rPr>
                <w:lang w:val="en-GB"/>
              </w:rPr>
            </w:pPr>
            <w:r>
              <w:rPr>
                <w:lang w:val="en-GB"/>
              </w:rPr>
              <w:t>Recently diagnose</w:t>
            </w:r>
          </w:p>
          <w:p w14:paraId="59F247D8" w14:textId="53C40F10" w:rsidR="00A454B7" w:rsidRDefault="00A454B7" w:rsidP="00A454B7">
            <w:pPr>
              <w:pStyle w:val="Paragraphedeliste"/>
              <w:numPr>
                <w:ilvl w:val="2"/>
                <w:numId w:val="8"/>
              </w:numPr>
              <w:ind w:left="1312"/>
              <w:cnfStyle w:val="000000000000" w:firstRow="0" w:lastRow="0" w:firstColumn="0" w:lastColumn="0" w:oddVBand="0" w:evenVBand="0" w:oddHBand="0" w:evenHBand="0" w:firstRowFirstColumn="0" w:firstRowLastColumn="0" w:lastRowFirstColumn="0" w:lastRowLastColumn="0"/>
              <w:rPr>
                <w:lang w:val="en-GB"/>
              </w:rPr>
            </w:pPr>
            <w:r>
              <w:rPr>
                <w:lang w:val="en-GB"/>
              </w:rPr>
              <w:t>Prefers to adapt</w:t>
            </w:r>
          </w:p>
          <w:p w14:paraId="68CA39CD" w14:textId="655FFD7B" w:rsidR="00A454B7" w:rsidRPr="000463CF" w:rsidRDefault="00A454B7" w:rsidP="00A454B7">
            <w:pPr>
              <w:pStyle w:val="Paragraphedeliste"/>
              <w:numPr>
                <w:ilvl w:val="2"/>
                <w:numId w:val="8"/>
              </w:numPr>
              <w:ind w:left="1312"/>
              <w:cnfStyle w:val="000000000000" w:firstRow="0" w:lastRow="0" w:firstColumn="0" w:lastColumn="0" w:oddVBand="0" w:evenVBand="0" w:oddHBand="0" w:evenHBand="0" w:firstRowFirstColumn="0" w:firstRowLastColumn="0" w:lastRowFirstColumn="0" w:lastRowLastColumn="0"/>
              <w:rPr>
                <w:lang w:val="en-GB"/>
              </w:rPr>
            </w:pPr>
            <w:r>
              <w:rPr>
                <w:lang w:val="en-GB"/>
              </w:rPr>
              <w:t>Not everyone should know</w:t>
            </w:r>
          </w:p>
          <w:p w14:paraId="40829932" w14:textId="77777777" w:rsidR="00A454B7" w:rsidRPr="00C61246" w:rsidRDefault="00A454B7" w:rsidP="0059306D">
            <w:pPr>
              <w:pStyle w:val="Paragraphedeliste"/>
              <w:cnfStyle w:val="000000000000" w:firstRow="0" w:lastRow="0" w:firstColumn="0" w:lastColumn="0" w:oddVBand="0" w:evenVBand="0" w:oddHBand="0" w:evenHBand="0" w:firstRowFirstColumn="0" w:firstRowLastColumn="0" w:lastRowFirstColumn="0" w:lastRowLastColumn="0"/>
              <w:rPr>
                <w:lang w:val="en-GB"/>
              </w:rPr>
            </w:pPr>
          </w:p>
        </w:tc>
        <w:tc>
          <w:tcPr>
            <w:tcW w:w="3048" w:type="dxa"/>
          </w:tcPr>
          <w:p w14:paraId="6D3BE2F6"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This code gathers all information on the facility participants </w:t>
            </w:r>
            <w:proofErr w:type="gramStart"/>
            <w:r>
              <w:rPr>
                <w:lang w:val="en-GB"/>
              </w:rPr>
              <w:t>have to</w:t>
            </w:r>
            <w:proofErr w:type="gramEnd"/>
            <w:r>
              <w:rPr>
                <w:lang w:val="en-GB"/>
              </w:rPr>
              <w:t xml:space="preserve"> talk about their ADHD in general. It collects information on reasons why it might be easy or not to talk about their ADHD.</w:t>
            </w:r>
          </w:p>
        </w:tc>
        <w:tc>
          <w:tcPr>
            <w:tcW w:w="1278" w:type="dxa"/>
          </w:tcPr>
          <w:p w14:paraId="2D7EE25E"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3</w:t>
            </w:r>
          </w:p>
          <w:p w14:paraId="77BEF24F"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pt2KRGSs","properties":{"formattedCitation":"[3]","plainCitation":"[3]","noteIndex":0},"citationItems":[{"id":5240,"uris":["http://zotero.org/users/9818774/items/QUT5XB9V"],"itemData":{"id":5240,"type":"article-journal","abstract":"Objective:\n              This review aimed to understand the broader community’s attitudes toward ADHD, which could facilitate public health interventions to improve outcomes for individuals with ADHD.\n            \n            \n              Methods:\n              A standardized protocol identified peer-reviewed studies focusing on attitudes of broader community samples, published from January 2014 to February 2020 (inclusive).\n            \n            \n              Results:\n              A total of 1,318 articles were screened and 10 studies were included, examining attitudes of broader community samples from Australia, Sweden, Germany, Finland, Korea, Indonesia, and the United States. Findings revealed that broader community samples displayed varying degrees of ADHD-related knowledge, negative attitudes (that ADHD is over-diagnosed; that pharmacological treatment is not acceptable; that those with ADHD are more likely to exhibit poor behavior), and a desire for maintaining social distance from individuals with ADHD.\n            \n            \n              Conclusion:\n              Findings suggest that community attitudes are generally negative toward those with ADHD. Targeted mental health literacy could provide an important avenue for improving the broader community’s attitudes toward those with ADHD.","container-title":"Journal of Attention Disorders","DOI":"10.1177/10870547211003671","ISSN":"1087-0547, 1557-1246","issue":"4","journalAbbreviation":"J Atten Disord","language":"en","page":"537-548","source":"DOI.org (Crossref)","title":"Recent Attitudes toward ADHD in the Broader Community: A Systematic Review","title-short":"Recent Attitudes toward ADHD in the Broader Community","volume":"26","author":[{"family":"Bisset","given":"Matthew"},{"family":"Winter","given":"Leanne"},{"family":"Middeldorp","given":"Christel M."},{"family":"Coghill","given":"David"},{"family":"Zendarski","given":"Nardia"},{"family":"Bellgrove","given":"Mark A."},{"family":"Sciberras","given":"Emma"}],"issued":{"date-parts":[["2022",2]]}}}],"schema":"https://github.com/citation-style-language/schema/raw/master/csl-citation.json"} </w:instrText>
            </w:r>
            <w:r>
              <w:rPr>
                <w:lang w:val="en-GB"/>
              </w:rPr>
              <w:fldChar w:fldCharType="separate"/>
            </w:r>
            <w:r w:rsidRPr="00F47DA6">
              <w:rPr>
                <w:rFonts w:ascii="Calibri" w:hAnsi="Calibri" w:cs="Calibri"/>
              </w:rPr>
              <w:t>[3]</w:t>
            </w:r>
            <w:r>
              <w:rPr>
                <w:lang w:val="en-GB"/>
              </w:rPr>
              <w:fldChar w:fldCharType="end"/>
            </w:r>
          </w:p>
        </w:tc>
      </w:tr>
      <w:tr w:rsidR="003754F4" w14:paraId="3F4A1E5D"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2B0B7838" w14:textId="77777777" w:rsidR="00A454B7" w:rsidRDefault="00A454B7" w:rsidP="0059306D">
            <w:pPr>
              <w:rPr>
                <w:lang w:val="en-GB"/>
              </w:rPr>
            </w:pPr>
          </w:p>
        </w:tc>
        <w:tc>
          <w:tcPr>
            <w:tcW w:w="4528" w:type="dxa"/>
          </w:tcPr>
          <w:p w14:paraId="720FD548"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proofErr w:type="gramStart"/>
            <w:r w:rsidRPr="001A78AD">
              <w:rPr>
                <w:b/>
                <w:bCs/>
                <w:lang w:val="en-GB"/>
              </w:rPr>
              <w:t>Past experience</w:t>
            </w:r>
            <w:proofErr w:type="gramEnd"/>
            <w:r w:rsidRPr="001A78AD">
              <w:rPr>
                <w:b/>
                <w:bCs/>
                <w:lang w:val="en-GB"/>
              </w:rPr>
              <w:t xml:space="preserve"> with university</w:t>
            </w:r>
          </w:p>
          <w:p w14:paraId="64761C4C" w14:textId="77777777" w:rsidR="00A454B7" w:rsidRDefault="00A454B7" w:rsidP="0059306D">
            <w:pPr>
              <w:pStyle w:val="Paragraphedeliste"/>
              <w:numPr>
                <w:ilvl w:val="0"/>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With staff</w:t>
            </w:r>
          </w:p>
          <w:p w14:paraId="2228743D" w14:textId="77777777" w:rsidR="00A454B7" w:rsidRDefault="00A454B7" w:rsidP="0059306D">
            <w:pPr>
              <w:pStyle w:val="Paragraphedeliste"/>
              <w:numPr>
                <w:ilvl w:val="1"/>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Positive</w:t>
            </w:r>
          </w:p>
          <w:p w14:paraId="05001FD5" w14:textId="77777777" w:rsidR="00A454B7" w:rsidRDefault="00A454B7" w:rsidP="0059306D">
            <w:pPr>
              <w:pStyle w:val="Paragraphedeliste"/>
              <w:numPr>
                <w:ilvl w:val="1"/>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Negative</w:t>
            </w:r>
          </w:p>
          <w:p w14:paraId="70D1CF6B" w14:textId="77777777" w:rsidR="00A454B7" w:rsidRDefault="00A454B7" w:rsidP="0059306D">
            <w:pPr>
              <w:pStyle w:val="Paragraphedeliste"/>
              <w:numPr>
                <w:ilvl w:val="0"/>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With other students</w:t>
            </w:r>
          </w:p>
          <w:p w14:paraId="3C0F400C" w14:textId="77777777" w:rsidR="00A454B7" w:rsidRDefault="00A454B7" w:rsidP="0059306D">
            <w:pPr>
              <w:pStyle w:val="Paragraphedeliste"/>
              <w:numPr>
                <w:ilvl w:val="1"/>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Positive</w:t>
            </w:r>
          </w:p>
          <w:p w14:paraId="66C47AAD" w14:textId="77777777" w:rsidR="00A454B7" w:rsidRDefault="00A454B7" w:rsidP="0059306D">
            <w:pPr>
              <w:pStyle w:val="Paragraphedeliste"/>
              <w:numPr>
                <w:ilvl w:val="1"/>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Negative</w:t>
            </w:r>
          </w:p>
          <w:p w14:paraId="181DC666" w14:textId="77777777" w:rsidR="002D1A67" w:rsidRDefault="002D1A67" w:rsidP="002D1A67">
            <w:pPr>
              <w:pStyle w:val="Paragraphedeliste"/>
              <w:numPr>
                <w:ilvl w:val="0"/>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verall good </w:t>
            </w:r>
            <w:proofErr w:type="gramStart"/>
            <w:r>
              <w:rPr>
                <w:lang w:val="en-GB"/>
              </w:rPr>
              <w:t>past experience</w:t>
            </w:r>
            <w:proofErr w:type="gramEnd"/>
          </w:p>
          <w:p w14:paraId="302978D1" w14:textId="77777777" w:rsidR="002D1A67" w:rsidRDefault="002D1A67" w:rsidP="002D1A67">
            <w:pPr>
              <w:pStyle w:val="Paragraphedeliste"/>
              <w:numPr>
                <w:ilvl w:val="0"/>
                <w:numId w:val="6"/>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t talked about </w:t>
            </w:r>
          </w:p>
          <w:p w14:paraId="3018CFB9" w14:textId="43BDD2CF" w:rsidR="002D1A67" w:rsidRPr="002D1A67" w:rsidRDefault="002D1A67" w:rsidP="002D1A67">
            <w:pPr>
              <w:pStyle w:val="Paragraphedeliste"/>
              <w:numPr>
                <w:ilvl w:val="0"/>
                <w:numId w:val="6"/>
              </w:numPr>
              <w:cnfStyle w:val="000000000000" w:firstRow="0" w:lastRow="0" w:firstColumn="0" w:lastColumn="0" w:oddVBand="0" w:evenVBand="0" w:oddHBand="0" w:evenHBand="0" w:firstRowFirstColumn="0" w:firstRowLastColumn="0" w:lastRowFirstColumn="0" w:lastRowLastColumn="0"/>
              <w:rPr>
                <w:lang w:val="en-GB"/>
              </w:rPr>
            </w:pPr>
            <w:proofErr w:type="gramStart"/>
            <w:r>
              <w:rPr>
                <w:lang w:val="en-GB"/>
              </w:rPr>
              <w:t>Not  a</w:t>
            </w:r>
            <w:proofErr w:type="gramEnd"/>
            <w:r>
              <w:rPr>
                <w:lang w:val="en-GB"/>
              </w:rPr>
              <w:t xml:space="preserve"> lot of experience</w:t>
            </w:r>
          </w:p>
        </w:tc>
        <w:tc>
          <w:tcPr>
            <w:tcW w:w="3048" w:type="dxa"/>
          </w:tcPr>
          <w:p w14:paraId="42E5AAFF"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related to the </w:t>
            </w:r>
            <w:proofErr w:type="gramStart"/>
            <w:r>
              <w:rPr>
                <w:lang w:val="en-GB"/>
              </w:rPr>
              <w:t>past experience</w:t>
            </w:r>
            <w:proofErr w:type="gramEnd"/>
            <w:r>
              <w:rPr>
                <w:lang w:val="en-GB"/>
              </w:rPr>
              <w:t xml:space="preserve"> students had when talking about their ADHD at university.</w:t>
            </w:r>
          </w:p>
        </w:tc>
        <w:tc>
          <w:tcPr>
            <w:tcW w:w="1278" w:type="dxa"/>
          </w:tcPr>
          <w:p w14:paraId="7FDDDAB7"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5</w:t>
            </w:r>
          </w:p>
          <w:p w14:paraId="7D1C95C3"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GnDMSs8e","properties":{"formattedCitation":"[2]","plainCitation":"[2]","noteIndex":0},"citationItems":[{"id":5242,"uris":["http://zotero.org/users/9818774/items/G2UTHTQC"],"itemData":{"id":5242,"type":"article-journal","container-title":"Canadian Journal on Disability Studies","issue":"3","journalAbbreviation":"Canadian Journal on Disability Studies","note":"publisher: Canadian Disability Studies Association","page":"1-26","title":"ADHD in higher education and academia","volume":"12","author":[{"family":"Bertilsdotter Rosqvist","given":"Hanna"},{"family":"Hultman","given":"Lill"},{"family":"Österborg Wiklund","given":"Sofia"},{"family":"Nygren","given":"Anna"},{"family":"Storm","given":"Palle"},{"family":"Sandberg","given":"Greta"}],"issued":{"date-parts":[["2023"]]}}}],"schema":"https://github.com/citation-style-language/schema/raw/master/csl-citation.json"} </w:instrText>
            </w:r>
            <w:r>
              <w:rPr>
                <w:lang w:val="en-GB"/>
              </w:rPr>
              <w:fldChar w:fldCharType="separate"/>
            </w:r>
            <w:r w:rsidRPr="00F47DA6">
              <w:rPr>
                <w:rFonts w:ascii="Calibri" w:hAnsi="Calibri" w:cs="Calibri"/>
              </w:rPr>
              <w:t>[2]</w:t>
            </w:r>
            <w:r>
              <w:rPr>
                <w:lang w:val="en-GB"/>
              </w:rPr>
              <w:fldChar w:fldCharType="end"/>
            </w:r>
          </w:p>
          <w:p w14:paraId="4CAA60A3"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p>
        </w:tc>
      </w:tr>
      <w:tr w:rsidR="003754F4" w14:paraId="73050F5D"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197BA4C3" w14:textId="77777777" w:rsidR="00A454B7" w:rsidRDefault="00A454B7" w:rsidP="0059306D">
            <w:pPr>
              <w:rPr>
                <w:lang w:val="en-GB"/>
              </w:rPr>
            </w:pPr>
          </w:p>
        </w:tc>
        <w:tc>
          <w:tcPr>
            <w:tcW w:w="4528" w:type="dxa"/>
          </w:tcPr>
          <w:p w14:paraId="376C918D"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Impact ADHD on studies</w:t>
            </w:r>
          </w:p>
          <w:p w14:paraId="59733C53" w14:textId="09414A66" w:rsidR="00A454B7" w:rsidRPr="002E0137" w:rsidRDefault="002D1A67" w:rsidP="0059306D">
            <w:pPr>
              <w:pStyle w:val="Paragraphedeliste"/>
              <w:numPr>
                <w:ilvl w:val="0"/>
                <w:numId w:val="9"/>
              </w:numPr>
              <w:cnfStyle w:val="000000000000" w:firstRow="0" w:lastRow="0" w:firstColumn="0" w:lastColumn="0" w:oddVBand="0" w:evenVBand="0" w:oddHBand="0" w:evenHBand="0" w:firstRowFirstColumn="0" w:firstRowLastColumn="0" w:lastRowFirstColumn="0" w:lastRowLastColumn="0"/>
              <w:rPr>
                <w:lang w:val="en-GB"/>
              </w:rPr>
            </w:pPr>
            <w:r w:rsidRPr="002E0137">
              <w:rPr>
                <w:lang w:val="en-GB"/>
              </w:rPr>
              <w:t>Difficulties</w:t>
            </w:r>
          </w:p>
          <w:p w14:paraId="4B28671A" w14:textId="775B299B" w:rsidR="002D1A67" w:rsidRPr="002E0137" w:rsidRDefault="002D1A67" w:rsidP="002D1A67">
            <w:pPr>
              <w:pStyle w:val="Paragraphedeliste"/>
              <w:numPr>
                <w:ilvl w:val="0"/>
                <w:numId w:val="9"/>
              </w:numPr>
              <w:cnfStyle w:val="000000000000" w:firstRow="0" w:lastRow="0" w:firstColumn="0" w:lastColumn="0" w:oddVBand="0" w:evenVBand="0" w:oddHBand="0" w:evenHBand="0" w:firstRowFirstColumn="0" w:firstRowLastColumn="0" w:lastRowFirstColumn="0" w:lastRowLastColumn="0"/>
              <w:rPr>
                <w:lang w:val="en-GB"/>
              </w:rPr>
            </w:pPr>
            <w:r w:rsidRPr="002E0137">
              <w:rPr>
                <w:lang w:val="en-GB"/>
              </w:rPr>
              <w:t>Solutions</w:t>
            </w:r>
          </w:p>
          <w:p w14:paraId="7261C603" w14:textId="04419305" w:rsidR="002D1A67" w:rsidRPr="002E0137" w:rsidRDefault="002D1A67" w:rsidP="002D1A67">
            <w:pPr>
              <w:pStyle w:val="Paragraphedeliste"/>
              <w:numPr>
                <w:ilvl w:val="0"/>
                <w:numId w:val="9"/>
              </w:numPr>
              <w:cnfStyle w:val="000000000000" w:firstRow="0" w:lastRow="0" w:firstColumn="0" w:lastColumn="0" w:oddVBand="0" w:evenVBand="0" w:oddHBand="0" w:evenHBand="0" w:firstRowFirstColumn="0" w:firstRowLastColumn="0" w:lastRowFirstColumn="0" w:lastRowLastColumn="0"/>
              <w:rPr>
                <w:lang w:val="en-GB"/>
              </w:rPr>
            </w:pPr>
            <w:r w:rsidRPr="002E0137">
              <w:rPr>
                <w:lang w:val="en-GB"/>
              </w:rPr>
              <w:t>Positive aspects</w:t>
            </w:r>
          </w:p>
          <w:p w14:paraId="5E71A580" w14:textId="6A26E673" w:rsidR="002D1A67" w:rsidRPr="002E0137" w:rsidRDefault="002D1A67" w:rsidP="002D1A67">
            <w:pPr>
              <w:pStyle w:val="Paragraphedeliste"/>
              <w:numPr>
                <w:ilvl w:val="0"/>
                <w:numId w:val="9"/>
              </w:numPr>
              <w:cnfStyle w:val="000000000000" w:firstRow="0" w:lastRow="0" w:firstColumn="0" w:lastColumn="0" w:oddVBand="0" w:evenVBand="0" w:oddHBand="0" w:evenHBand="0" w:firstRowFirstColumn="0" w:firstRowLastColumn="0" w:lastRowFirstColumn="0" w:lastRowLastColumn="0"/>
              <w:rPr>
                <w:lang w:val="en-GB"/>
              </w:rPr>
            </w:pPr>
            <w:r w:rsidRPr="002E0137">
              <w:rPr>
                <w:lang w:val="en-GB"/>
              </w:rPr>
              <w:t>Fear of losing support</w:t>
            </w:r>
          </w:p>
          <w:p w14:paraId="18999E47" w14:textId="2A729F12" w:rsidR="002D1A67" w:rsidRPr="002E0137" w:rsidRDefault="002D1A67" w:rsidP="002D1A67">
            <w:pPr>
              <w:pStyle w:val="Paragraphedeliste"/>
              <w:numPr>
                <w:ilvl w:val="0"/>
                <w:numId w:val="9"/>
              </w:numPr>
              <w:cnfStyle w:val="000000000000" w:firstRow="0" w:lastRow="0" w:firstColumn="0" w:lastColumn="0" w:oddVBand="0" w:evenVBand="0" w:oddHBand="0" w:evenHBand="0" w:firstRowFirstColumn="0" w:firstRowLastColumn="0" w:lastRowFirstColumn="0" w:lastRowLastColumn="0"/>
              <w:rPr>
                <w:lang w:val="en-GB"/>
              </w:rPr>
            </w:pPr>
            <w:proofErr w:type="gramStart"/>
            <w:r w:rsidRPr="002E0137">
              <w:rPr>
                <w:lang w:val="en-GB"/>
              </w:rPr>
              <w:t>None due</w:t>
            </w:r>
            <w:proofErr w:type="gramEnd"/>
            <w:r w:rsidRPr="002E0137">
              <w:rPr>
                <w:lang w:val="en-GB"/>
              </w:rPr>
              <w:t xml:space="preserve"> to medication</w:t>
            </w:r>
          </w:p>
          <w:p w14:paraId="34DE13D2"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p>
        </w:tc>
        <w:tc>
          <w:tcPr>
            <w:tcW w:w="3048" w:type="dxa"/>
          </w:tcPr>
          <w:p w14:paraId="46AB26B2"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how ADHD impact the participants’ studies. </w:t>
            </w:r>
          </w:p>
        </w:tc>
        <w:tc>
          <w:tcPr>
            <w:tcW w:w="1278" w:type="dxa"/>
          </w:tcPr>
          <w:p w14:paraId="2EF8587A"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4</w:t>
            </w:r>
          </w:p>
          <w:p w14:paraId="086703AF"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3Jw8jsE1","properties":{"formattedCitation":"[7, 9]","plainCitation":"[7, 9]","noteIndex":0},"citationItems":[{"id":5214,"uris":["http://zotero.org/users/9818774/items/NGE6BMAK"],"itemData":{"id":5214,"type":"article-journal","container-title":"International Journal of Disability, Development and Education","DOI":"10.1080/1034912X.2018.1430352","ISSN":"1034-912X","issue":"5","journalAbbreviation":"International Journal of Disability, Development and Education","note":"publisher: Routledge","page":"526-556","title":"A Systematic Review of Barriers and Facilitators of Disability Disclosure and Accommodations for Youth in Post-Secondary Education","volume":"65","author":[{"family":"Lindsay","given":"Sally"},{"family":"Cagliostro","given":"Elaine"},{"family":"Carafa","given":"Gabriella"}],"issued":{"date-parts":[["2018",9,3]]}}},{"id":5220,"uris":["http://zotero.org/users/9818774/items/RN6A3UGH"],"itemData":{"id":5220,"type":"article-journal","container-title":"Disability &amp; Society","DOI":"10.1080/09687599.2022.2113038","ISSN":"0968-7599","issue":"4","journalAbbreviation":"Disability &amp; Society","note":"publisher: Routledge","page":"914-932","title":"When what is unseen does not exist: disclosure, barriers and supports for students with invisible disabilities in higher education","volume":"39","author":[{"family":"Moriña","given":"Anabel"}],"issued":{"date-parts":[["2024",4,20]]}}}],"schema":"https://github.com/citation-style-language/schema/raw/master/csl-citation.json"} </w:instrText>
            </w:r>
            <w:r>
              <w:rPr>
                <w:lang w:val="en-GB"/>
              </w:rPr>
              <w:fldChar w:fldCharType="separate"/>
            </w:r>
            <w:r w:rsidRPr="00F47DA6">
              <w:rPr>
                <w:rFonts w:ascii="Calibri" w:hAnsi="Calibri" w:cs="Calibri"/>
              </w:rPr>
              <w:t>[7, 9]</w:t>
            </w:r>
            <w:r>
              <w:rPr>
                <w:lang w:val="en-GB"/>
              </w:rPr>
              <w:fldChar w:fldCharType="end"/>
            </w:r>
          </w:p>
        </w:tc>
      </w:tr>
      <w:tr w:rsidR="003754F4" w14:paraId="5EFD4FCF"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242B44DE" w14:textId="77777777" w:rsidR="00A454B7" w:rsidRDefault="00A454B7" w:rsidP="0059306D">
            <w:pPr>
              <w:rPr>
                <w:lang w:val="en-GB"/>
              </w:rPr>
            </w:pPr>
          </w:p>
        </w:tc>
        <w:tc>
          <w:tcPr>
            <w:tcW w:w="4528" w:type="dxa"/>
          </w:tcPr>
          <w:p w14:paraId="2AFDC9A6"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 xml:space="preserve">Source of information </w:t>
            </w:r>
          </w:p>
          <w:p w14:paraId="4CC8781E" w14:textId="77777777" w:rsidR="002D1A67" w:rsidRDefault="002D1A67" w:rsidP="0059306D">
            <w:pPr>
              <w:pStyle w:val="Paragraphedeliste"/>
              <w:numPr>
                <w:ilvl w:val="0"/>
                <w:numId w:val="7"/>
              </w:numPr>
              <w:cnfStyle w:val="000000000000" w:firstRow="0" w:lastRow="0" w:firstColumn="0" w:lastColumn="0" w:oddVBand="0" w:evenVBand="0" w:oddHBand="0" w:evenHBand="0" w:firstRowFirstColumn="0" w:firstRowLastColumn="0" w:lastRowFirstColumn="0" w:lastRowLastColumn="0"/>
              <w:rPr>
                <w:lang w:val="en-GB"/>
              </w:rPr>
            </w:pPr>
            <w:r>
              <w:rPr>
                <w:lang w:val="en-GB"/>
              </w:rPr>
              <w:t>Internet</w:t>
            </w:r>
          </w:p>
          <w:p w14:paraId="66853CF4" w14:textId="4030ADA7"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ocial media </w:t>
            </w:r>
          </w:p>
          <w:p w14:paraId="0008026C" w14:textId="4E5A0466"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Official websites</w:t>
            </w:r>
          </w:p>
          <w:p w14:paraId="1ABAD6D6" w14:textId="10347779"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I </w:t>
            </w:r>
          </w:p>
          <w:p w14:paraId="477C9E2D" w14:textId="5AB62722"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Youtube</w:t>
            </w:r>
            <w:proofErr w:type="spellEnd"/>
          </w:p>
          <w:p w14:paraId="6ACA0AA3" w14:textId="23D8D83A"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App</w:t>
            </w:r>
          </w:p>
          <w:p w14:paraId="040E31CF" w14:textId="680145F5"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log </w:t>
            </w:r>
          </w:p>
          <w:p w14:paraId="6D47B893" w14:textId="52AE9C6E"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odcast</w:t>
            </w:r>
          </w:p>
          <w:p w14:paraId="0B030120" w14:textId="1FC32D9E"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Videos</w:t>
            </w:r>
          </w:p>
          <w:p w14:paraId="652DA657" w14:textId="41B4E44D" w:rsidR="00A454B7" w:rsidRDefault="00A454B7" w:rsidP="0059306D">
            <w:pPr>
              <w:pStyle w:val="Paragraphedeliste"/>
              <w:numPr>
                <w:ilvl w:val="0"/>
                <w:numId w:val="7"/>
              </w:numPr>
              <w:cnfStyle w:val="000000000000" w:firstRow="0" w:lastRow="0" w:firstColumn="0" w:lastColumn="0" w:oddVBand="0" w:evenVBand="0" w:oddHBand="0" w:evenHBand="0" w:firstRowFirstColumn="0" w:firstRowLastColumn="0" w:lastRowFirstColumn="0" w:lastRowLastColumn="0"/>
              <w:rPr>
                <w:lang w:val="en-GB"/>
              </w:rPr>
            </w:pPr>
            <w:r>
              <w:rPr>
                <w:lang w:val="en-GB"/>
              </w:rPr>
              <w:t>Mental health professionals (e.g. therapists)</w:t>
            </w:r>
          </w:p>
          <w:p w14:paraId="4EFB706B" w14:textId="63FEA604" w:rsidR="002D1A67" w:rsidRDefault="002D1A67" w:rsidP="0059306D">
            <w:pPr>
              <w:pStyle w:val="Paragraphedeliste"/>
              <w:numPr>
                <w:ilvl w:val="0"/>
                <w:numId w:val="7"/>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cademic literature </w:t>
            </w:r>
          </w:p>
          <w:p w14:paraId="509BA898" w14:textId="643BE5EB" w:rsidR="002D1A67" w:rsidRDefault="002D1A67" w:rsidP="0059306D">
            <w:pPr>
              <w:pStyle w:val="Paragraphedeliste"/>
              <w:numPr>
                <w:ilvl w:val="0"/>
                <w:numId w:val="7"/>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ocial environment </w:t>
            </w:r>
          </w:p>
          <w:p w14:paraId="297C7A4C" w14:textId="195821D8"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Friends</w:t>
            </w:r>
          </w:p>
          <w:p w14:paraId="403AD05F" w14:textId="59F7E38B"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rofessor</w:t>
            </w:r>
          </w:p>
          <w:p w14:paraId="7AC0D622" w14:textId="1A46006E"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Studies in psychology</w:t>
            </w:r>
          </w:p>
          <w:p w14:paraId="18C74BF1" w14:textId="4FBB5ADE"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eople with ADHD</w:t>
            </w:r>
          </w:p>
          <w:p w14:paraId="6489E0F6" w14:textId="4A8E96F7" w:rsid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Family</w:t>
            </w:r>
          </w:p>
          <w:p w14:paraId="76870841" w14:textId="0B058721" w:rsidR="002D1A67" w:rsidRPr="002D1A67" w:rsidRDefault="002D1A67" w:rsidP="002D1A67">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Mund-</w:t>
            </w:r>
            <w:proofErr w:type="spellStart"/>
            <w:r>
              <w:rPr>
                <w:lang w:val="en-GB"/>
              </w:rPr>
              <w:t>zu</w:t>
            </w:r>
            <w:proofErr w:type="spellEnd"/>
            <w:r>
              <w:rPr>
                <w:lang w:val="en-GB"/>
              </w:rPr>
              <w:t>-</w:t>
            </w:r>
            <w:proofErr w:type="spellStart"/>
            <w:r>
              <w:rPr>
                <w:lang w:val="en-GB"/>
              </w:rPr>
              <w:t>mund</w:t>
            </w:r>
            <w:proofErr w:type="spellEnd"/>
          </w:p>
          <w:p w14:paraId="686A5246" w14:textId="0AB1DB60" w:rsidR="002D1A67" w:rsidRDefault="002D1A67" w:rsidP="0059306D">
            <w:pPr>
              <w:pStyle w:val="Paragraphedeliste"/>
              <w:numPr>
                <w:ilvl w:val="0"/>
                <w:numId w:val="7"/>
              </w:numPr>
              <w:cnfStyle w:val="000000000000" w:firstRow="0" w:lastRow="0" w:firstColumn="0" w:lastColumn="0" w:oddVBand="0" w:evenVBand="0" w:oddHBand="0" w:evenHBand="0" w:firstRowFirstColumn="0" w:firstRowLastColumn="0" w:lastRowFirstColumn="0" w:lastRowLastColumn="0"/>
              <w:rPr>
                <w:lang w:val="en-GB"/>
              </w:rPr>
            </w:pPr>
            <w:r>
              <w:rPr>
                <w:lang w:val="en-GB"/>
              </w:rPr>
              <w:t>Non-academic book</w:t>
            </w:r>
          </w:p>
          <w:p w14:paraId="151E61A0" w14:textId="2133C157" w:rsidR="002D1A67" w:rsidRDefault="002D1A67" w:rsidP="0059306D">
            <w:pPr>
              <w:pStyle w:val="Paragraphedeliste"/>
              <w:numPr>
                <w:ilvl w:val="0"/>
                <w:numId w:val="7"/>
              </w:numPr>
              <w:cnfStyle w:val="000000000000" w:firstRow="0" w:lastRow="0" w:firstColumn="0" w:lastColumn="0" w:oddVBand="0" w:evenVBand="0" w:oddHBand="0" w:evenHBand="0" w:firstRowFirstColumn="0" w:firstRowLastColumn="0" w:lastRowFirstColumn="0" w:lastRowLastColumn="0"/>
              <w:rPr>
                <w:lang w:val="en-GB"/>
              </w:rPr>
            </w:pPr>
            <w:r>
              <w:rPr>
                <w:lang w:val="en-GB"/>
              </w:rPr>
              <w:t>Everywhere</w:t>
            </w:r>
          </w:p>
          <w:p w14:paraId="4D6E081D" w14:textId="598CE9F7" w:rsidR="00A454B7" w:rsidRPr="002D1A67" w:rsidRDefault="00A454B7" w:rsidP="002D1A67">
            <w:pPr>
              <w:ind w:left="360"/>
              <w:cnfStyle w:val="000000000000" w:firstRow="0" w:lastRow="0" w:firstColumn="0" w:lastColumn="0" w:oddVBand="0" w:evenVBand="0" w:oddHBand="0" w:evenHBand="0" w:firstRowFirstColumn="0" w:firstRowLastColumn="0" w:lastRowFirstColumn="0" w:lastRowLastColumn="0"/>
              <w:rPr>
                <w:lang w:val="en-GB"/>
              </w:rPr>
            </w:pPr>
          </w:p>
        </w:tc>
        <w:tc>
          <w:tcPr>
            <w:tcW w:w="3048" w:type="dxa"/>
          </w:tcPr>
          <w:p w14:paraId="113A2C36"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where students find information on ADHD. </w:t>
            </w:r>
          </w:p>
        </w:tc>
        <w:tc>
          <w:tcPr>
            <w:tcW w:w="1278" w:type="dxa"/>
          </w:tcPr>
          <w:p w14:paraId="7FBEC7C4"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6</w:t>
            </w:r>
          </w:p>
          <w:p w14:paraId="5502943A"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lANIg7Qf","properties":{"formattedCitation":"[8]","plainCitation":"[8]","noteIndex":0},"citationItems":[{"id":5226,"uris":["http://zotero.org/users/9818774/items/NYNM82QW"],"itemData":{"id":5226,"type":"paper-conference","abstract":"Information is crucial to how people understand their mental health and well-being, and many turn to online sources found through search engines and social media. We present an interview study (n = 17) of participants who use online platforms to seek information about their mental illnesses. Participants use their personal information ecosystems in a cyclical process to find information. This cycle is driven by the adoption of new information and questioning the credibility of information. Privacy concerns fueled by perceptions of stigma and platform design also influence their information-seeking decisions. Our work proposes theoretical implications for social computing and information retrieval on information seeking in users’ personal information ecosystems. We offer design implications to support users in navigating personal information ecosystems to find mental health information.","collection-title":"CHI '24","container-title":"Proceedings of the CHI Conference on Human Factors in Computing Systems","DOI":"10.1145/3613904.3641894","event-place":"New York, NY, USA","ISBN":"9798400703300","note":"event-place: &lt;conf-loc&gt;, &lt;city&gt;Honolulu&lt;/city&gt;, &lt;state&gt;HI&lt;/state&gt;, &lt;country&gt;USA&lt;/country&gt;, &lt;/conf-loc&gt;","publisher":"Association for Computing Machinery","publisher-place":"New York, NY, USA","title":"Seeking in Cycles: How Users Leverage Personal Information Ecosystems to Find Mental Health Information","URL":"https://doi.org/10.1145/3613904.3641894","author":[{"family":"Milton","given":"Ashlee"},{"family":"Maestre","given":"Juan F."},{"family":"Roy","given":"Abhishek"},{"family":"Umbach","given":"Rebecca"},{"family":"Chancellor","given":"Stevie"}],"issued":{"date-parts":[["2024"]]}}}],"schema":"https://github.com/citation-style-language/schema/raw/master/csl-citation.json"} </w:instrText>
            </w:r>
            <w:r>
              <w:rPr>
                <w:lang w:val="en-GB"/>
              </w:rPr>
              <w:fldChar w:fldCharType="separate"/>
            </w:r>
            <w:r w:rsidRPr="00F47DA6">
              <w:rPr>
                <w:rFonts w:ascii="Calibri" w:hAnsi="Calibri" w:cs="Calibri"/>
              </w:rPr>
              <w:t>[8]</w:t>
            </w:r>
            <w:r>
              <w:rPr>
                <w:lang w:val="en-GB"/>
              </w:rPr>
              <w:fldChar w:fldCharType="end"/>
            </w:r>
          </w:p>
        </w:tc>
      </w:tr>
      <w:tr w:rsidR="003754F4" w:rsidRPr="00453BAC" w14:paraId="03FA4198"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val="restart"/>
            <w:vAlign w:val="center"/>
          </w:tcPr>
          <w:p w14:paraId="36EB90C4" w14:textId="77777777" w:rsidR="00A454B7" w:rsidRDefault="00A454B7" w:rsidP="0059306D">
            <w:pPr>
              <w:jc w:val="center"/>
              <w:rPr>
                <w:lang w:val="en-GB"/>
              </w:rPr>
            </w:pPr>
            <w:r>
              <w:rPr>
                <w:lang w:val="en-GB"/>
              </w:rPr>
              <w:t>Case: At-risk predictions</w:t>
            </w:r>
          </w:p>
        </w:tc>
        <w:tc>
          <w:tcPr>
            <w:tcW w:w="4528" w:type="dxa"/>
          </w:tcPr>
          <w:p w14:paraId="04BD4503" w14:textId="62AA54B4" w:rsidR="00FC5806" w:rsidRDefault="006F2AFF"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General</w:t>
            </w:r>
          </w:p>
          <w:p w14:paraId="6133D127" w14:textId="768D9150" w:rsidR="0003514B" w:rsidRPr="003754F4" w:rsidRDefault="0003514B" w:rsidP="0003514B">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3754F4">
              <w:rPr>
                <w:color w:val="2E74B5" w:themeColor="accent5" w:themeShade="BF"/>
                <w:lang w:val="en-GB"/>
              </w:rPr>
              <w:t>Perceived benefits</w:t>
            </w:r>
          </w:p>
          <w:p w14:paraId="09BAC03D" w14:textId="04B2877D"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roactive support</w:t>
            </w:r>
          </w:p>
          <w:p w14:paraId="3F11172A" w14:textId="0D40CE2B"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Provide accommodations</w:t>
            </w:r>
          </w:p>
          <w:p w14:paraId="3DB69A82" w14:textId="432E42E1"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Early support</w:t>
            </w:r>
          </w:p>
          <w:p w14:paraId="534AA154" w14:textId="7E49382C"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Motivation reflection </w:t>
            </w:r>
          </w:p>
          <w:p w14:paraId="56919EE0" w14:textId="18248BCA" w:rsidR="001C4B5F" w:rsidRP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Manage expectations</w:t>
            </w:r>
          </w:p>
          <w:p w14:paraId="6FA51331" w14:textId="0C318A89" w:rsidR="0003514B" w:rsidRPr="003754F4" w:rsidRDefault="0003514B" w:rsidP="0003514B">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3754F4">
              <w:rPr>
                <w:color w:val="2E74B5" w:themeColor="accent5" w:themeShade="BF"/>
                <w:lang w:val="en-GB"/>
              </w:rPr>
              <w:t xml:space="preserve">Perceived risks </w:t>
            </w:r>
          </w:p>
          <w:p w14:paraId="27C66FF3" w14:textId="568DC24B"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naccurate predictions</w:t>
            </w:r>
          </w:p>
          <w:p w14:paraId="651564E5" w14:textId="72F34947" w:rsid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Wrong predictors</w:t>
            </w:r>
          </w:p>
          <w:p w14:paraId="482CC43F" w14:textId="22099926" w:rsid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Due to ADHD symptoms</w:t>
            </w:r>
          </w:p>
          <w:p w14:paraId="273EB469" w14:textId="40CFB84E" w:rsidR="003754F4" w:rsidRPr="001C4B5F"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No human control</w:t>
            </w:r>
          </w:p>
          <w:p w14:paraId="556002DA" w14:textId="1938848A"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abelling / Stigmatisation/stereotyping </w:t>
            </w:r>
          </w:p>
          <w:p w14:paraId="19E34AC6" w14:textId="21FC7501"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egative emotions</w:t>
            </w:r>
          </w:p>
          <w:p w14:paraId="62294602" w14:textId="129E3E7E"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tressful </w:t>
            </w:r>
          </w:p>
          <w:p w14:paraId="5A30B23B" w14:textId="04DAAFBE"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Distress in untransparent situations</w:t>
            </w:r>
          </w:p>
          <w:p w14:paraId="5C444EEE" w14:textId="5FB684C7"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Misuse</w:t>
            </w:r>
          </w:p>
          <w:p w14:paraId="11E029BE" w14:textId="5971F59C"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Gaming the system</w:t>
            </w:r>
          </w:p>
          <w:p w14:paraId="7F51217B" w14:textId="0D57F748"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Selecting students</w:t>
            </w:r>
          </w:p>
          <w:p w14:paraId="31DEBE63" w14:textId="4B69C75D"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n </w:t>
            </w:r>
            <w:proofErr w:type="spellStart"/>
            <w:r>
              <w:rPr>
                <w:lang w:val="en-GB"/>
              </w:rPr>
              <w:t>eine</w:t>
            </w:r>
            <w:proofErr w:type="spellEnd"/>
            <w:r>
              <w:rPr>
                <w:lang w:val="en-GB"/>
              </w:rPr>
              <w:t xml:space="preserve"> </w:t>
            </w:r>
            <w:proofErr w:type="spellStart"/>
            <w:r>
              <w:rPr>
                <w:lang w:val="en-GB"/>
              </w:rPr>
              <w:t>Opferrolle</w:t>
            </w:r>
            <w:proofErr w:type="spellEnd"/>
            <w:r>
              <w:rPr>
                <w:lang w:val="en-GB"/>
              </w:rPr>
              <w:t xml:space="preserve"> fallen</w:t>
            </w:r>
          </w:p>
          <w:p w14:paraId="34A29051" w14:textId="078F277E" w:rsidR="001C4B5F" w:rsidRPr="0003514B"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Data analysis / sharing per se problematic</w:t>
            </w:r>
          </w:p>
          <w:p w14:paraId="00FFA812" w14:textId="38BBA406" w:rsidR="0003514B" w:rsidRDefault="0003514B" w:rsidP="0003514B">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3754F4">
              <w:rPr>
                <w:color w:val="2E74B5" w:themeColor="accent5" w:themeShade="BF"/>
                <w:lang w:val="en-GB"/>
              </w:rPr>
              <w:t xml:space="preserve">Not useful / Inefficient </w:t>
            </w:r>
          </w:p>
          <w:p w14:paraId="7956984B" w14:textId="1A9C2CA0" w:rsidR="003754F4" w:rsidRP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sidRPr="003754F4">
              <w:rPr>
                <w:color w:val="000000"/>
                <w:lang w:val="en-GB"/>
                <w14:textFill>
                  <w14:solidFill>
                    <w14:srgbClr w14:val="000000">
                      <w14:lumMod w14:val="75000"/>
                    </w14:srgbClr>
                  </w14:solidFill>
                </w14:textFill>
              </w:rPr>
              <w:t>Low personalisation / ADHD too individual</w:t>
            </w:r>
          </w:p>
          <w:p w14:paraId="3C12285E" w14:textId="2220244A" w:rsid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Self-help</w:t>
            </w:r>
          </w:p>
          <w:p w14:paraId="5D2959FB" w14:textId="26F0B73D" w:rsid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Students should help themselves as a principle</w:t>
            </w:r>
          </w:p>
          <w:p w14:paraId="575C8E6A" w14:textId="348599E6" w:rsid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arning resources </w:t>
            </w:r>
          </w:p>
          <w:p w14:paraId="408F65FB" w14:textId="3F5B463E"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Support system already exists</w:t>
            </w:r>
          </w:p>
          <w:p w14:paraId="68365E06" w14:textId="32AD9036" w:rsidR="0003514B" w:rsidRDefault="0003514B" w:rsidP="0003514B">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3754F4">
              <w:rPr>
                <w:color w:val="2E74B5" w:themeColor="accent5" w:themeShade="BF"/>
                <w:lang w:val="en-GB"/>
              </w:rPr>
              <w:t>Conditions</w:t>
            </w:r>
          </w:p>
          <w:p w14:paraId="700D58AF" w14:textId="0F4791A6" w:rsidR="003754F4" w:rsidRP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 xml:space="preserve">Remain in control </w:t>
            </w:r>
          </w:p>
          <w:p w14:paraId="11E3932F" w14:textId="703CAC75" w:rsidR="003754F4" w:rsidRP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proofErr w:type="spellStart"/>
            <w:r w:rsidRPr="003754F4">
              <w:rPr>
                <w:lang w:val="en-GB"/>
              </w:rPr>
              <w:t>Freiwillige</w:t>
            </w:r>
            <w:proofErr w:type="spellEnd"/>
            <w:r w:rsidRPr="003754F4">
              <w:rPr>
                <w:lang w:val="en-GB"/>
              </w:rPr>
              <w:t xml:space="preserve"> </w:t>
            </w:r>
            <w:proofErr w:type="spellStart"/>
            <w:r w:rsidRPr="003754F4">
              <w:rPr>
                <w:lang w:val="en-GB"/>
              </w:rPr>
              <w:t>Teilnahme</w:t>
            </w:r>
            <w:proofErr w:type="spellEnd"/>
          </w:p>
          <w:p w14:paraId="060D06E1" w14:textId="4321502B" w:rsidR="003754F4" w:rsidRP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Data management transparency</w:t>
            </w:r>
          </w:p>
          <w:p w14:paraId="67951F86" w14:textId="32447877" w:rsidR="0003514B" w:rsidRDefault="0003514B" w:rsidP="0003514B">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3754F4">
              <w:rPr>
                <w:color w:val="2E74B5" w:themeColor="accent5" w:themeShade="BF"/>
                <w:lang w:val="en-GB"/>
              </w:rPr>
              <w:t>Improvement ideas</w:t>
            </w:r>
          </w:p>
          <w:p w14:paraId="5D9F8E96" w14:textId="4FE70620" w:rsid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color w:val="000000"/>
                <w:lang w:val="en-GB"/>
                <w14:textFill>
                  <w14:solidFill>
                    <w14:srgbClr w14:val="000000">
                      <w14:lumMod w14:val="75000"/>
                    </w14:srgbClr>
                  </w14:solidFill>
                </w14:textFill>
              </w:rPr>
            </w:pPr>
            <w:r w:rsidRPr="003754F4">
              <w:rPr>
                <w:color w:val="000000"/>
                <w:lang w:val="en-GB"/>
                <w14:textFill>
                  <w14:solidFill>
                    <w14:srgbClr w14:val="000000">
                      <w14:lumMod w14:val="75000"/>
                    </w14:srgbClr>
                  </w14:solidFill>
                </w14:textFill>
              </w:rPr>
              <w:t>Detailed info</w:t>
            </w:r>
          </w:p>
          <w:p w14:paraId="11CA0E6C" w14:textId="644EF279"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With explanations</w:t>
            </w:r>
          </w:p>
          <w:p w14:paraId="27E72E30" w14:textId="22BA1748"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Compare with others</w:t>
            </w:r>
          </w:p>
          <w:p w14:paraId="4204717C" w14:textId="2B60256B"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 xml:space="preserve">With positive formulation </w:t>
            </w:r>
          </w:p>
          <w:p w14:paraId="5E0C97D2" w14:textId="20E3EB84"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Show both positive and negative aspects</w:t>
            </w:r>
          </w:p>
          <w:p w14:paraId="57ABAD50" w14:textId="51C2F2FF" w:rsid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color w:val="000000"/>
                <w:lang w:val="en-GB"/>
                <w14:textFill>
                  <w14:solidFill>
                    <w14:srgbClr w14:val="000000">
                      <w14:lumMod w14:val="75000"/>
                    </w14:srgbClr>
                  </w14:solidFill>
                </w14:textFill>
              </w:rPr>
            </w:pPr>
            <w:r w:rsidRPr="003754F4">
              <w:rPr>
                <w:color w:val="000000"/>
                <w:lang w:val="en-GB"/>
                <w14:textFill>
                  <w14:solidFill>
                    <w14:srgbClr w14:val="000000">
                      <w14:lumMod w14:val="75000"/>
                    </w14:srgbClr>
                  </w14:solidFill>
                </w14:textFill>
              </w:rPr>
              <w:t>Intervention</w:t>
            </w:r>
          </w:p>
          <w:p w14:paraId="1450E599" w14:textId="2B4A671C"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Send reminders</w:t>
            </w:r>
          </w:p>
          <w:p w14:paraId="3B9969FB" w14:textId="270C5C96"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Focus on how</w:t>
            </w:r>
          </w:p>
          <w:p w14:paraId="216375ED" w14:textId="308122E4"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Provide resources</w:t>
            </w:r>
          </w:p>
          <w:p w14:paraId="40CB2934" w14:textId="7ADD40D9" w:rsid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color w:val="000000"/>
                <w:lang w:val="en-GB"/>
                <w14:textFill>
                  <w14:solidFill>
                    <w14:srgbClr w14:val="000000">
                      <w14:lumMod w14:val="75000"/>
                    </w14:srgbClr>
                  </w14:solidFill>
                </w14:textFill>
              </w:rPr>
            </w:pPr>
            <w:r w:rsidRPr="003754F4">
              <w:rPr>
                <w:color w:val="000000"/>
                <w:lang w:val="en-GB"/>
                <w14:textFill>
                  <w14:solidFill>
                    <w14:srgbClr w14:val="000000">
                      <w14:lumMod w14:val="75000"/>
                    </w14:srgbClr>
                  </w14:solidFill>
                </w14:textFill>
              </w:rPr>
              <w:t>Better data</w:t>
            </w:r>
          </w:p>
          <w:p w14:paraId="75AA11D3" w14:textId="0FB8B3F9"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 xml:space="preserve">Very </w:t>
            </w:r>
            <w:r>
              <w:rPr>
                <w:lang w:val="en-GB"/>
              </w:rPr>
              <w:t>individualised</w:t>
            </w:r>
            <w:r w:rsidRPr="003754F4">
              <w:rPr>
                <w:lang w:val="en-GB"/>
              </w:rPr>
              <w:t xml:space="preserve"> </w:t>
            </w:r>
          </w:p>
          <w:p w14:paraId="29D120B1" w14:textId="3FCCB3B2" w:rsidR="003754F4" w:rsidRPr="003754F4" w:rsidRDefault="003754F4" w:rsidP="003754F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3754F4">
              <w:rPr>
                <w:lang w:val="en-GB"/>
              </w:rPr>
              <w:t>Content data</w:t>
            </w:r>
          </w:p>
          <w:p w14:paraId="49501E6B" w14:textId="35E1D6D1" w:rsidR="003754F4" w:rsidRP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color w:val="000000"/>
                <w:lang w:val="en-GB"/>
                <w14:textFill>
                  <w14:solidFill>
                    <w14:srgbClr w14:val="000000">
                      <w14:lumMod w14:val="75000"/>
                    </w14:srgbClr>
                  </w14:solidFill>
                </w14:textFill>
              </w:rPr>
            </w:pPr>
            <w:r w:rsidRPr="003754F4">
              <w:rPr>
                <w:color w:val="000000"/>
                <w:lang w:val="en-GB"/>
                <w14:textFill>
                  <w14:solidFill>
                    <w14:srgbClr w14:val="000000">
                      <w14:lumMod w14:val="75000"/>
                    </w14:srgbClr>
                  </w14:solidFill>
                </w14:textFill>
              </w:rPr>
              <w:t xml:space="preserve">Peer group </w:t>
            </w:r>
          </w:p>
          <w:p w14:paraId="3BA4B8DA" w14:textId="2B389D61" w:rsidR="003754F4" w:rsidRP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color w:val="000000"/>
                <w:lang w:val="en-GB"/>
                <w14:textFill>
                  <w14:solidFill>
                    <w14:srgbClr w14:val="000000">
                      <w14:lumMod w14:val="75000"/>
                    </w14:srgbClr>
                  </w14:solidFill>
                </w14:textFill>
              </w:rPr>
            </w:pPr>
            <w:r w:rsidRPr="003754F4">
              <w:rPr>
                <w:color w:val="000000"/>
                <w:lang w:val="en-GB"/>
                <w14:textFill>
                  <w14:solidFill>
                    <w14:srgbClr w14:val="000000">
                      <w14:lumMod w14:val="75000"/>
                    </w14:srgbClr>
                  </w14:solidFill>
                </w14:textFill>
              </w:rPr>
              <w:t xml:space="preserve">Human control </w:t>
            </w:r>
          </w:p>
          <w:p w14:paraId="6244F61E" w14:textId="23318236" w:rsidR="003754F4" w:rsidRPr="003754F4" w:rsidRDefault="003754F4" w:rsidP="003754F4">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sidRPr="003754F4">
              <w:rPr>
                <w:color w:val="000000"/>
                <w:lang w:val="en-GB"/>
                <w14:textFill>
                  <w14:solidFill>
                    <w14:srgbClr w14:val="000000">
                      <w14:lumMod w14:val="75000"/>
                    </w14:srgbClr>
                  </w14:solidFill>
                </w14:textFill>
              </w:rPr>
              <w:t>No improvement possible</w:t>
            </w:r>
          </w:p>
          <w:p w14:paraId="1060E584" w14:textId="65845AFB" w:rsidR="0003514B" w:rsidRPr="003754F4" w:rsidRDefault="0003514B" w:rsidP="0003514B">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3754F4">
              <w:rPr>
                <w:color w:val="2E74B5" w:themeColor="accent5" w:themeShade="BF"/>
                <w:lang w:val="en-GB"/>
              </w:rPr>
              <w:t>Uncertain</w:t>
            </w:r>
          </w:p>
          <w:p w14:paraId="061D7D82" w14:textId="70F79856" w:rsidR="006F2AFF" w:rsidRPr="001A78AD" w:rsidRDefault="006F2AFF" w:rsidP="0059306D">
            <w:pPr>
              <w:cnfStyle w:val="000000000000" w:firstRow="0" w:lastRow="0" w:firstColumn="0" w:lastColumn="0" w:oddVBand="0" w:evenVBand="0" w:oddHBand="0" w:evenHBand="0" w:firstRowFirstColumn="0" w:firstRowLastColumn="0" w:lastRowFirstColumn="0" w:lastRowLastColumn="0"/>
              <w:rPr>
                <w:b/>
                <w:bCs/>
                <w:lang w:val="en-GB"/>
              </w:rPr>
            </w:pPr>
          </w:p>
        </w:tc>
        <w:tc>
          <w:tcPr>
            <w:tcW w:w="3048" w:type="dxa"/>
          </w:tcPr>
          <w:p w14:paraId="34649096" w14:textId="6882EAE9" w:rsidR="00A454B7" w:rsidRDefault="006F2AFF"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This gathers all general opinions </w:t>
            </w:r>
            <w:r w:rsidR="0003514B">
              <w:rPr>
                <w:lang w:val="en-GB"/>
              </w:rPr>
              <w:t xml:space="preserve">on at-risk predictions that cannot be </w:t>
            </w:r>
            <w:r w:rsidR="0003514B">
              <w:rPr>
                <w:lang w:val="en-GB"/>
              </w:rPr>
              <w:lastRenderedPageBreak/>
              <w:t xml:space="preserve">identified for specific interventions. </w:t>
            </w:r>
          </w:p>
        </w:tc>
        <w:tc>
          <w:tcPr>
            <w:tcW w:w="1278" w:type="dxa"/>
          </w:tcPr>
          <w:p w14:paraId="110B925A" w14:textId="10C01026"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p>
        </w:tc>
      </w:tr>
      <w:tr w:rsidR="003754F4" w14:paraId="4068C5D6"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32B30EDB" w14:textId="77777777" w:rsidR="00A454B7" w:rsidRDefault="00A454B7" w:rsidP="0059306D">
            <w:pPr>
              <w:rPr>
                <w:lang w:val="en-GB"/>
              </w:rPr>
            </w:pPr>
          </w:p>
        </w:tc>
        <w:tc>
          <w:tcPr>
            <w:tcW w:w="4528" w:type="dxa"/>
          </w:tcPr>
          <w:p w14:paraId="0A40B617" w14:textId="77777777" w:rsidR="00A454B7" w:rsidRDefault="0003514B"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Intervention 1: Automatic list</w:t>
            </w:r>
          </w:p>
          <w:p w14:paraId="6F9646C0" w14:textId="77777777" w:rsidR="0003514B" w:rsidRPr="00A33066" w:rsidRDefault="0003514B" w:rsidP="001C4B5F">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A33066">
              <w:rPr>
                <w:color w:val="2E74B5" w:themeColor="accent5" w:themeShade="BF"/>
                <w:lang w:val="en-GB"/>
              </w:rPr>
              <w:t>Perceived benefits</w:t>
            </w:r>
          </w:p>
          <w:p w14:paraId="1B7DF095" w14:textId="23CFBE51"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roactive support</w:t>
            </w:r>
          </w:p>
          <w:p w14:paraId="2871A547" w14:textId="77777777"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First contact</w:t>
            </w:r>
          </w:p>
          <w:p w14:paraId="2ADE692A" w14:textId="77777777"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ndividualised </w:t>
            </w:r>
          </w:p>
          <w:p w14:paraId="317537F7" w14:textId="77777777"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Early</w:t>
            </w:r>
          </w:p>
          <w:p w14:paraId="78F0D20C" w14:textId="77777777"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or shy persons </w:t>
            </w:r>
          </w:p>
          <w:p w14:paraId="49B715F6" w14:textId="77777777"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eminder </w:t>
            </w:r>
          </w:p>
          <w:p w14:paraId="16CE8E30" w14:textId="77777777"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Motivation/reflection</w:t>
            </w:r>
          </w:p>
          <w:p w14:paraId="0D3190B9" w14:textId="77777777"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Push to start </w:t>
            </w:r>
          </w:p>
          <w:p w14:paraId="4189AF0C" w14:textId="77777777"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Encourage to contact</w:t>
            </w:r>
          </w:p>
          <w:p w14:paraId="59A32A92" w14:textId="77777777" w:rsid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proofErr w:type="gramStart"/>
            <w:r>
              <w:rPr>
                <w:lang w:val="en-GB"/>
              </w:rPr>
              <w:t>Student</w:t>
            </w:r>
            <w:proofErr w:type="gramEnd"/>
            <w:r>
              <w:rPr>
                <w:lang w:val="en-GB"/>
              </w:rPr>
              <w:t xml:space="preserve"> am Ball </w:t>
            </w:r>
            <w:proofErr w:type="spellStart"/>
            <w:r>
              <w:rPr>
                <w:lang w:val="en-GB"/>
              </w:rPr>
              <w:t>halten</w:t>
            </w:r>
            <w:proofErr w:type="spellEnd"/>
          </w:p>
          <w:p w14:paraId="646C43CB" w14:textId="65DC9092" w:rsidR="001C4B5F" w:rsidRPr="001C4B5F" w:rsidRDefault="001C4B5F" w:rsidP="001C4B5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sidRPr="001C4B5F">
              <w:rPr>
                <w:lang w:val="en-GB"/>
              </w:rPr>
              <w:t>Reflecting on progress</w:t>
            </w:r>
          </w:p>
          <w:p w14:paraId="73252F01" w14:textId="77777777" w:rsidR="0003514B" w:rsidRPr="00A33066" w:rsidRDefault="0003514B" w:rsidP="001C4B5F">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A33066">
              <w:rPr>
                <w:color w:val="2E74B5" w:themeColor="accent5" w:themeShade="BF"/>
                <w:lang w:val="en-GB"/>
              </w:rPr>
              <w:t xml:space="preserve">Perceived risks </w:t>
            </w:r>
          </w:p>
          <w:p w14:paraId="009D8643" w14:textId="77777777" w:rsidR="001C4B5F" w:rsidRDefault="001C4B5F"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abelling / Stigmatisation/stereotyping </w:t>
            </w:r>
          </w:p>
          <w:p w14:paraId="6EADC760" w14:textId="0BE846D3" w:rsidR="00A33066"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egative emotions</w:t>
            </w:r>
          </w:p>
          <w:p w14:paraId="1C702EA8" w14:textId="6A312FAB"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Stressful</w:t>
            </w:r>
          </w:p>
          <w:p w14:paraId="14D328C1" w14:textId="631C3403"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Demotivating </w:t>
            </w:r>
          </w:p>
          <w:p w14:paraId="584BC6D4" w14:textId="50E14BAC"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Where does this come from? </w:t>
            </w:r>
          </w:p>
          <w:p w14:paraId="00DEC567" w14:textId="22B31FCE"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Erstmal</w:t>
            </w:r>
            <w:proofErr w:type="spellEnd"/>
            <w:r>
              <w:rPr>
                <w:lang w:val="en-GB"/>
              </w:rPr>
              <w:t xml:space="preserve"> </w:t>
            </w:r>
            <w:proofErr w:type="spellStart"/>
            <w:r>
              <w:rPr>
                <w:lang w:val="en-GB"/>
              </w:rPr>
              <w:t>nachdenklich</w:t>
            </w:r>
            <w:proofErr w:type="spellEnd"/>
          </w:p>
          <w:p w14:paraId="13917C86" w14:textId="7C0C2DAD"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Patronizing</w:t>
            </w:r>
          </w:p>
          <w:p w14:paraId="4ED29B52" w14:textId="304EAF02" w:rsidR="001C4B5F" w:rsidRP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Wütend</w:t>
            </w:r>
            <w:proofErr w:type="spellEnd"/>
          </w:p>
          <w:p w14:paraId="748931EC" w14:textId="77777777" w:rsidR="0003514B" w:rsidRPr="00A33066" w:rsidRDefault="0003514B" w:rsidP="001C4B5F">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A33066">
              <w:rPr>
                <w:color w:val="2E74B5" w:themeColor="accent5" w:themeShade="BF"/>
                <w:lang w:val="en-GB"/>
              </w:rPr>
              <w:t xml:space="preserve">Not useful / Inefficient </w:t>
            </w:r>
          </w:p>
          <w:p w14:paraId="7DC2FC24" w14:textId="653CAFE0" w:rsidR="00A33066"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Person knows they are struggling </w:t>
            </w:r>
          </w:p>
          <w:p w14:paraId="1A4DA899" w14:textId="344D209E" w:rsidR="0003514B" w:rsidRPr="00A33066"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From AI not motivating / email can be ignored</w:t>
            </w:r>
          </w:p>
        </w:tc>
        <w:tc>
          <w:tcPr>
            <w:tcW w:w="3048" w:type="dxa"/>
          </w:tcPr>
          <w:p w14:paraId="3049C289" w14:textId="356B4EC9"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w:t>
            </w:r>
            <w:r w:rsidR="0003514B">
              <w:rPr>
                <w:lang w:val="en-GB"/>
              </w:rPr>
              <w:t xml:space="preserve">the general perception of the first intervention with automatic list (without human involvement). </w:t>
            </w:r>
          </w:p>
        </w:tc>
        <w:tc>
          <w:tcPr>
            <w:tcW w:w="1278" w:type="dxa"/>
          </w:tcPr>
          <w:p w14:paraId="042FFF7B"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hOqWUBT4","properties":{"formattedCitation":"[1]","plainCitation":"[1]","noteIndex":0},"citationItems":[{"id":5122,"uris":["http://zotero.org/users/9818774/items/5C8PZ8S6"],"itemData":{"id":5122,"type":"article-journal","abstract":"Most educational software programs use and gather personal information and metadata from students. Additionally, most of the educational software programs are no longer operated by the learning institutions but are run by third-party agencies. This means that in the decade since 2020, information about students is stored and handled outside premises and control of learning institutions. The personal information about students and their activity while they interact with learning management systems and online learning tools is increasingly in custody of cloud computing platforms, software-as-a-service providers, and learning tool vendors. There is an increasing will to use all the data and metadata from the activity of the students for research, to develop education management strategies, pedagogy approaches, and develop behavior control tools or learning tools informed by behavior analysis from learning analytics. Many times, these studies lack the ethical and moral perspective. In addition, there is an increasing number of cases in which this information has leaked or has been used in a shady way. Additionally, this information will be around for a long time, tied to the future digital profiles of the students whose data has been leaked. This paper hypothesizes that there has been an ongoing process of technological evolution that leads to a loss of control over personal information, which makes it even more difficult to protect user confidentiality and ensuring privacy, that data surveillance has entered the world of education, and that the current legal frameworks are not enough to really protect the student’s personal information. The paper analyzes how this situation came to pass, and why this is wrong. We conclude with some proposals to address it from its different root dimensions: technical, cultural, legal, and organizational.","container-title":"Sustainability","DOI":"10.3390/su13169206","ISSN":"2071-1050","issue":"16","title":"Privacy and E-Learning: A Pending Task","volume":"13","author":[{"family":"Alier","given":"Marc"},{"family":"Casañ Guerrero","given":"Maria J."},{"family":"Amo","given":"Daniel"},{"family":"Severance","given":"Charles"},{"family":"Fonseca","given":"David"}],"issued":{"date-parts":[["2021"]]}}}],"schema":"https://github.com/citation-style-language/schema/raw/master/csl-citation.json"} </w:instrText>
            </w:r>
            <w:r>
              <w:rPr>
                <w:lang w:val="en-GB"/>
              </w:rPr>
              <w:fldChar w:fldCharType="separate"/>
            </w:r>
            <w:r w:rsidRPr="00F90729">
              <w:rPr>
                <w:rFonts w:ascii="Calibri" w:hAnsi="Calibri" w:cs="Calibri"/>
              </w:rPr>
              <w:t>[1]</w:t>
            </w:r>
            <w:r>
              <w:rPr>
                <w:lang w:val="en-GB"/>
              </w:rPr>
              <w:fldChar w:fldCharType="end"/>
            </w:r>
          </w:p>
        </w:tc>
      </w:tr>
      <w:tr w:rsidR="003754F4" w:rsidRPr="00453BAC" w14:paraId="659AF21E"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0E7A6668" w14:textId="77777777" w:rsidR="00A454B7" w:rsidRDefault="00A454B7" w:rsidP="0059306D">
            <w:pPr>
              <w:rPr>
                <w:lang w:val="en-GB"/>
              </w:rPr>
            </w:pPr>
          </w:p>
        </w:tc>
        <w:tc>
          <w:tcPr>
            <w:tcW w:w="4528" w:type="dxa"/>
          </w:tcPr>
          <w:p w14:paraId="7D367BD1" w14:textId="77777777" w:rsidR="00A454B7" w:rsidRDefault="0003514B"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Intervention 2: List to lecturer</w:t>
            </w:r>
          </w:p>
          <w:p w14:paraId="451701ED" w14:textId="77777777" w:rsidR="0003514B" w:rsidRPr="00A33066" w:rsidRDefault="0003514B" w:rsidP="001C4B5F">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A33066">
              <w:rPr>
                <w:color w:val="2E74B5" w:themeColor="accent5" w:themeShade="BF"/>
                <w:lang w:val="en-GB"/>
              </w:rPr>
              <w:t>Perceived benefits</w:t>
            </w:r>
          </w:p>
          <w:p w14:paraId="42C175C8" w14:textId="40BC8D70" w:rsidR="00A33066"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roactive support</w:t>
            </w:r>
          </w:p>
          <w:p w14:paraId="643F2637" w14:textId="0CB3F123"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Provide support person other than lecturer</w:t>
            </w:r>
          </w:p>
          <w:p w14:paraId="3B83AEEE" w14:textId="4BAB92AF"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Early </w:t>
            </w:r>
          </w:p>
          <w:p w14:paraId="477ADEDC" w14:textId="34A51FC6"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Get exercises</w:t>
            </w:r>
          </w:p>
          <w:p w14:paraId="2924F0C1" w14:textId="0DB0262B"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 can explain myself </w:t>
            </w:r>
          </w:p>
          <w:p w14:paraId="6E4932F7" w14:textId="0F9D0D4D" w:rsidR="00A33066" w:rsidRPr="0003514B"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Taktgefühl</w:t>
            </w:r>
            <w:proofErr w:type="spellEnd"/>
          </w:p>
          <w:p w14:paraId="1EB1C235" w14:textId="77777777" w:rsidR="0003514B" w:rsidRPr="00A33066" w:rsidRDefault="0003514B" w:rsidP="001C4B5F">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A33066">
              <w:rPr>
                <w:color w:val="2E74B5" w:themeColor="accent5" w:themeShade="BF"/>
                <w:lang w:val="en-GB"/>
              </w:rPr>
              <w:t xml:space="preserve">Perceived risks </w:t>
            </w:r>
          </w:p>
          <w:p w14:paraId="419B6155" w14:textId="77777777"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abelling / Stigmatisation/stereotyping </w:t>
            </w:r>
          </w:p>
          <w:p w14:paraId="1643C9A4" w14:textId="4388F2DE" w:rsidR="001C4B5F"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egative emotions </w:t>
            </w:r>
          </w:p>
          <w:p w14:paraId="6B7B6C0C" w14:textId="55425D5F"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Exposed</w:t>
            </w:r>
          </w:p>
          <w:p w14:paraId="4C32CEC8" w14:textId="26681CA8"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tressful </w:t>
            </w:r>
          </w:p>
          <w:p w14:paraId="02FC4154" w14:textId="366C9016"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Demotivating</w:t>
            </w:r>
          </w:p>
          <w:p w14:paraId="0125C4DD" w14:textId="0569A3DB" w:rsidR="00A33066" w:rsidRPr="0003514B"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Losing university flexibility</w:t>
            </w:r>
          </w:p>
          <w:p w14:paraId="74C7C28F" w14:textId="77777777" w:rsidR="0003514B" w:rsidRPr="00A33066" w:rsidRDefault="0003514B" w:rsidP="001C4B5F">
            <w:pPr>
              <w:pStyle w:val="Paragraphedeliste"/>
              <w:numPr>
                <w:ilvl w:val="0"/>
                <w:numId w:val="19"/>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A33066">
              <w:rPr>
                <w:color w:val="2E74B5" w:themeColor="accent5" w:themeShade="BF"/>
                <w:lang w:val="en-GB"/>
              </w:rPr>
              <w:t xml:space="preserve">Not useful / Inefficient </w:t>
            </w:r>
          </w:p>
          <w:p w14:paraId="3D316DC4" w14:textId="1483D055" w:rsidR="00A33066"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Self-help: You can contact lecturers/tutors</w:t>
            </w:r>
          </w:p>
          <w:p w14:paraId="3EF24EDC" w14:textId="77777777" w:rsidR="00A33066"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t possible / no time / no motivation</w:t>
            </w:r>
          </w:p>
          <w:p w14:paraId="08B75816" w14:textId="706A7A69" w:rsidR="00A33066" w:rsidRPr="0003514B"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n a small group</w:t>
            </w:r>
          </w:p>
        </w:tc>
        <w:tc>
          <w:tcPr>
            <w:tcW w:w="3048" w:type="dxa"/>
          </w:tcPr>
          <w:p w14:paraId="7CBAEF39" w14:textId="29F199CC" w:rsidR="00A454B7" w:rsidRDefault="0003514B"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the general perception of the second intervention where the list of predictions is given to lecturers. </w:t>
            </w:r>
          </w:p>
        </w:tc>
        <w:tc>
          <w:tcPr>
            <w:tcW w:w="1278" w:type="dxa"/>
          </w:tcPr>
          <w:p w14:paraId="2A78567E" w14:textId="33384C36"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p>
        </w:tc>
      </w:tr>
      <w:tr w:rsidR="0003514B" w:rsidRPr="00453BAC" w14:paraId="6CD06D4B"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43A9ADDB" w14:textId="77777777" w:rsidR="0003514B" w:rsidRDefault="0003514B" w:rsidP="0059306D">
            <w:pPr>
              <w:rPr>
                <w:lang w:val="en-GB"/>
              </w:rPr>
            </w:pPr>
          </w:p>
        </w:tc>
        <w:tc>
          <w:tcPr>
            <w:tcW w:w="4528" w:type="dxa"/>
          </w:tcPr>
          <w:p w14:paraId="747D95FA" w14:textId="77777777" w:rsidR="0003514B" w:rsidRDefault="0003514B"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Intervention 3: Structural measure</w:t>
            </w:r>
          </w:p>
          <w:p w14:paraId="795C7F95" w14:textId="0AA60B64" w:rsidR="0003514B" w:rsidRPr="00A33066" w:rsidRDefault="00A33066" w:rsidP="0003514B">
            <w:pPr>
              <w:pStyle w:val="Paragraphedeliste"/>
              <w:numPr>
                <w:ilvl w:val="0"/>
                <w:numId w:val="20"/>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A33066">
              <w:rPr>
                <w:color w:val="2E74B5" w:themeColor="accent5" w:themeShade="BF"/>
                <w:lang w:val="en-GB"/>
              </w:rPr>
              <w:t>Perceived benefits</w:t>
            </w:r>
          </w:p>
          <w:p w14:paraId="40FA71ED" w14:textId="0F592786" w:rsidR="00A33066"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Rethinking structure / future measures</w:t>
            </w:r>
          </w:p>
          <w:p w14:paraId="4ED75047" w14:textId="3CA23635" w:rsidR="00A33066"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ourse quality </w:t>
            </w:r>
          </w:p>
          <w:p w14:paraId="30987CC5" w14:textId="7CDD7F27" w:rsidR="00A33066" w:rsidRPr="0003514B" w:rsidRDefault="00A33066" w:rsidP="00A3306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Support disadvantaged people</w:t>
            </w:r>
          </w:p>
          <w:p w14:paraId="056ABC13" w14:textId="77777777" w:rsidR="0003514B" w:rsidRPr="00A33066" w:rsidRDefault="0003514B" w:rsidP="0003514B">
            <w:pPr>
              <w:pStyle w:val="Paragraphedeliste"/>
              <w:numPr>
                <w:ilvl w:val="0"/>
                <w:numId w:val="20"/>
              </w:numPr>
              <w:cnfStyle w:val="000000000000" w:firstRow="0" w:lastRow="0" w:firstColumn="0" w:lastColumn="0" w:oddVBand="0" w:evenVBand="0" w:oddHBand="0" w:evenHBand="0" w:firstRowFirstColumn="0" w:firstRowLastColumn="0" w:lastRowFirstColumn="0" w:lastRowLastColumn="0"/>
              <w:rPr>
                <w:b/>
                <w:bCs/>
                <w:color w:val="2E74B5" w:themeColor="accent5" w:themeShade="BF"/>
                <w:lang w:val="en-GB"/>
              </w:rPr>
            </w:pPr>
            <w:r w:rsidRPr="00A33066">
              <w:rPr>
                <w:color w:val="2E74B5" w:themeColor="accent5" w:themeShade="BF"/>
                <w:lang w:val="en-GB"/>
              </w:rPr>
              <w:t>Not useful / inefficient</w:t>
            </w:r>
          </w:p>
          <w:p w14:paraId="031BD9F0" w14:textId="77777777" w:rsidR="00A33066" w:rsidRPr="00A33066"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sidRPr="00A33066">
              <w:rPr>
                <w:lang w:val="en-GB"/>
              </w:rPr>
              <w:t xml:space="preserve">Takes time </w:t>
            </w:r>
          </w:p>
          <w:p w14:paraId="3940E51B" w14:textId="77777777" w:rsidR="00A33066" w:rsidRPr="00A33066"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proofErr w:type="spellStart"/>
            <w:r w:rsidRPr="00A33066">
              <w:rPr>
                <w:lang w:val="en-GB"/>
              </w:rPr>
              <w:t>Wont</w:t>
            </w:r>
            <w:proofErr w:type="spellEnd"/>
            <w:r w:rsidRPr="00A33066">
              <w:rPr>
                <w:lang w:val="en-GB"/>
              </w:rPr>
              <w:t xml:space="preserve"> </w:t>
            </w:r>
            <w:proofErr w:type="gramStart"/>
            <w:r w:rsidRPr="00A33066">
              <w:rPr>
                <w:lang w:val="en-GB"/>
              </w:rPr>
              <w:t>improve</w:t>
            </w:r>
            <w:proofErr w:type="gramEnd"/>
            <w:r w:rsidRPr="00A33066">
              <w:rPr>
                <w:lang w:val="en-GB"/>
              </w:rPr>
              <w:t xml:space="preserve"> didactic </w:t>
            </w:r>
          </w:p>
          <w:p w14:paraId="5F7F76FC" w14:textId="6CA45EC4" w:rsidR="00A33066" w:rsidRPr="0003514B" w:rsidRDefault="00A33066" w:rsidP="00A33066">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b/>
                <w:bCs/>
                <w:lang w:val="en-GB"/>
              </w:rPr>
            </w:pPr>
            <w:r w:rsidRPr="00A33066">
              <w:rPr>
                <w:lang w:val="en-GB"/>
              </w:rPr>
              <w:t>Not sure change is good for everybody</w:t>
            </w:r>
          </w:p>
        </w:tc>
        <w:tc>
          <w:tcPr>
            <w:tcW w:w="3048" w:type="dxa"/>
          </w:tcPr>
          <w:p w14:paraId="380485E0" w14:textId="00728404" w:rsidR="0003514B" w:rsidRDefault="0003514B"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information on the general perception of the third intervention where information </w:t>
            </w:r>
            <w:proofErr w:type="gramStart"/>
            <w:r>
              <w:rPr>
                <w:lang w:val="en-GB"/>
              </w:rPr>
              <w:t>are</w:t>
            </w:r>
            <w:proofErr w:type="gramEnd"/>
            <w:r>
              <w:rPr>
                <w:lang w:val="en-GB"/>
              </w:rPr>
              <w:t xml:space="preserve"> used to implement structural measures to improve university. </w:t>
            </w:r>
          </w:p>
        </w:tc>
        <w:tc>
          <w:tcPr>
            <w:tcW w:w="1278" w:type="dxa"/>
          </w:tcPr>
          <w:p w14:paraId="2090C489" w14:textId="77777777" w:rsidR="0003514B" w:rsidRDefault="0003514B" w:rsidP="0059306D">
            <w:pPr>
              <w:cnfStyle w:val="000000000000" w:firstRow="0" w:lastRow="0" w:firstColumn="0" w:lastColumn="0" w:oddVBand="0" w:evenVBand="0" w:oddHBand="0" w:evenHBand="0" w:firstRowFirstColumn="0" w:firstRowLastColumn="0" w:lastRowFirstColumn="0" w:lastRowLastColumn="0"/>
              <w:rPr>
                <w:lang w:val="en-GB"/>
              </w:rPr>
            </w:pPr>
          </w:p>
        </w:tc>
      </w:tr>
      <w:tr w:rsidR="003754F4" w14:paraId="1FE8F8B0"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04475AA5" w14:textId="77777777" w:rsidR="00A454B7" w:rsidRDefault="00A454B7" w:rsidP="0059306D">
            <w:pPr>
              <w:rPr>
                <w:lang w:val="en-GB"/>
              </w:rPr>
            </w:pPr>
          </w:p>
        </w:tc>
        <w:tc>
          <w:tcPr>
            <w:tcW w:w="4528" w:type="dxa"/>
          </w:tcPr>
          <w:p w14:paraId="406D1514"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Sharing ADHD</w:t>
            </w:r>
          </w:p>
          <w:p w14:paraId="33CE6F64" w14:textId="77777777" w:rsidR="00A454B7" w:rsidRDefault="00A454B7" w:rsidP="0059306D">
            <w:pPr>
              <w:pStyle w:val="Paragraphedeliste"/>
              <w:numPr>
                <w:ilvl w:val="0"/>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p w14:paraId="7AE834B4" w14:textId="46E16D1F" w:rsidR="00A454B7" w:rsidRDefault="0003514B" w:rsidP="0003514B">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ondition </w:t>
            </w:r>
          </w:p>
          <w:p w14:paraId="7DB9F5F2" w14:textId="1F23A8F8" w:rsidR="0003514B" w:rsidRDefault="0003514B" w:rsidP="0003514B">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f anonymous</w:t>
            </w:r>
          </w:p>
          <w:p w14:paraId="060E4A6C" w14:textId="7B724D62" w:rsidR="0003514B" w:rsidRDefault="0003514B" w:rsidP="0003514B">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f informed</w:t>
            </w:r>
          </w:p>
          <w:p w14:paraId="523BFF0C" w14:textId="18050ED3" w:rsidR="0003514B" w:rsidRDefault="0003514B" w:rsidP="0003514B">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w:t>
            </w:r>
            <w:proofErr w:type="gramStart"/>
            <w:r>
              <w:rPr>
                <w:lang w:val="en-GB"/>
              </w:rPr>
              <w:t>really well</w:t>
            </w:r>
            <w:proofErr w:type="gramEnd"/>
            <w:r>
              <w:rPr>
                <w:lang w:val="en-GB"/>
              </w:rPr>
              <w:t xml:space="preserve"> optimised</w:t>
            </w:r>
          </w:p>
          <w:p w14:paraId="16E21475" w14:textId="064C485B" w:rsidR="0003514B" w:rsidRDefault="0003514B" w:rsidP="0003514B">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f only lecturers see info</w:t>
            </w:r>
          </w:p>
          <w:p w14:paraId="56C847D9" w14:textId="0EB2B247" w:rsidR="0003514B" w:rsidRDefault="0003514B" w:rsidP="0003514B">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f proactively asked for</w:t>
            </w:r>
          </w:p>
          <w:p w14:paraId="6FD77976" w14:textId="1C7C4FDC" w:rsidR="0003514B" w:rsidRDefault="0003514B" w:rsidP="0003514B">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Benefit</w:t>
            </w:r>
          </w:p>
          <w:p w14:paraId="03B58A9B" w14:textId="5862EE0B" w:rsidR="0003514B" w:rsidRDefault="0003514B" w:rsidP="0003514B">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et accurate predictions </w:t>
            </w:r>
          </w:p>
          <w:p w14:paraId="1C231113" w14:textId="26C77563" w:rsidR="0003514B" w:rsidRDefault="0003514B" w:rsidP="0003514B">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Better intervention</w:t>
            </w:r>
          </w:p>
          <w:p w14:paraId="0A19FB19" w14:textId="20197948" w:rsidR="0003514B" w:rsidRDefault="0003514B" w:rsidP="0003514B">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Help others</w:t>
            </w:r>
          </w:p>
          <w:p w14:paraId="3CBAF28B" w14:textId="67ECBD9B" w:rsidR="0003514B" w:rsidRDefault="0003514B" w:rsidP="0003514B">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Get support</w:t>
            </w:r>
          </w:p>
          <w:p w14:paraId="57C5B7EE" w14:textId="1DAC4A41" w:rsidR="0003514B" w:rsidRDefault="0003514B" w:rsidP="0003514B">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 disadvantage for me</w:t>
            </w:r>
          </w:p>
          <w:p w14:paraId="393484AC" w14:textId="77777777" w:rsidR="00A454B7" w:rsidRDefault="00A454B7" w:rsidP="0059306D">
            <w:pPr>
              <w:pStyle w:val="Paragraphedeliste"/>
              <w:numPr>
                <w:ilvl w:val="0"/>
                <w:numId w:val="10"/>
              </w:numPr>
              <w:cnfStyle w:val="000000000000" w:firstRow="0" w:lastRow="0" w:firstColumn="0" w:lastColumn="0" w:oddVBand="0" w:evenVBand="0" w:oddHBand="0" w:evenHBand="0" w:firstRowFirstColumn="0" w:firstRowLastColumn="0" w:lastRowFirstColumn="0" w:lastRowLastColumn="0"/>
              <w:rPr>
                <w:lang w:val="en-GB"/>
              </w:rPr>
            </w:pPr>
            <w:r>
              <w:rPr>
                <w:lang w:val="en-GB"/>
              </w:rPr>
              <w:t>No</w:t>
            </w:r>
          </w:p>
          <w:p w14:paraId="496E1102" w14:textId="77777777"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Bias risk</w:t>
            </w:r>
          </w:p>
          <w:p w14:paraId="5B19E644" w14:textId="77777777"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Einschränkungen</w:t>
            </w:r>
            <w:proofErr w:type="spellEnd"/>
            <w:r>
              <w:rPr>
                <w:lang w:val="en-GB"/>
              </w:rPr>
              <w:t xml:space="preserve"> </w:t>
            </w:r>
            <w:proofErr w:type="spellStart"/>
            <w:r>
              <w:rPr>
                <w:lang w:val="en-GB"/>
              </w:rPr>
              <w:t>bekommen</w:t>
            </w:r>
            <w:proofErr w:type="spellEnd"/>
            <w:r>
              <w:rPr>
                <w:lang w:val="en-GB"/>
              </w:rPr>
              <w:t xml:space="preserve"> </w:t>
            </w:r>
          </w:p>
          <w:p w14:paraId="67B2C5FB" w14:textId="77777777"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Better talk to specialist</w:t>
            </w:r>
          </w:p>
          <w:p w14:paraId="5FC6E2D9" w14:textId="77777777" w:rsidR="001C4B5F" w:rsidRDefault="001C4B5F" w:rsidP="001C4B5F">
            <w:pPr>
              <w:pStyle w:val="Paragraphedeliste"/>
              <w:numPr>
                <w:ilvl w:val="0"/>
                <w:numId w:val="21"/>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decided / </w:t>
            </w:r>
            <w:proofErr w:type="spellStart"/>
            <w:r>
              <w:rPr>
                <w:lang w:val="en-GB"/>
              </w:rPr>
              <w:t>Sekptical</w:t>
            </w:r>
            <w:proofErr w:type="spellEnd"/>
          </w:p>
          <w:p w14:paraId="14173B5D" w14:textId="0ABCA32E"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Probably </w:t>
            </w:r>
            <w:proofErr w:type="spellStart"/>
            <w:r>
              <w:rPr>
                <w:lang w:val="en-GB"/>
              </w:rPr>
              <w:t>wont</w:t>
            </w:r>
            <w:proofErr w:type="spellEnd"/>
            <w:r>
              <w:rPr>
                <w:lang w:val="en-GB"/>
              </w:rPr>
              <w:t xml:space="preserve"> work </w:t>
            </w:r>
          </w:p>
          <w:p w14:paraId="29B3B06C" w14:textId="4B835042"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useful </w:t>
            </w:r>
          </w:p>
          <w:p w14:paraId="4052E954" w14:textId="19A8A336"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ter </w:t>
            </w:r>
            <w:proofErr w:type="spellStart"/>
            <w:r>
              <w:rPr>
                <w:lang w:val="en-GB"/>
              </w:rPr>
              <w:t>Umstände</w:t>
            </w:r>
            <w:proofErr w:type="spellEnd"/>
          </w:p>
          <w:p w14:paraId="4C39D079" w14:textId="2E234C18" w:rsidR="001C4B5F" w:rsidRDefault="001C4B5F" w:rsidP="001C4B5F">
            <w:pPr>
              <w:pStyle w:val="Paragraphedeliste"/>
              <w:numPr>
                <w:ilvl w:val="1"/>
                <w:numId w:val="7"/>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Only if proven it helps</w:t>
            </w:r>
          </w:p>
          <w:p w14:paraId="50B648B1" w14:textId="77777777" w:rsidR="001C4B5F" w:rsidRDefault="001C4B5F" w:rsidP="001C4B5F">
            <w:pPr>
              <w:pStyle w:val="Paragraphedeliste"/>
              <w:numPr>
                <w:ilvl w:val="0"/>
                <w:numId w:val="21"/>
              </w:numPr>
              <w:cnfStyle w:val="000000000000" w:firstRow="0" w:lastRow="0" w:firstColumn="0" w:lastColumn="0" w:oddVBand="0" w:evenVBand="0" w:oddHBand="0" w:evenHBand="0" w:firstRowFirstColumn="0" w:firstRowLastColumn="0" w:lastRowFirstColumn="0" w:lastRowLastColumn="0"/>
              <w:rPr>
                <w:lang w:val="en-GB"/>
              </w:rPr>
            </w:pPr>
            <w:r>
              <w:rPr>
                <w:lang w:val="en-GB"/>
              </w:rPr>
              <w:t>Generally needed</w:t>
            </w:r>
          </w:p>
          <w:p w14:paraId="393AE922" w14:textId="46E839CC" w:rsidR="001C4B5F" w:rsidRPr="004D571C" w:rsidRDefault="001C4B5F" w:rsidP="001C4B5F">
            <w:pPr>
              <w:pStyle w:val="Paragraphedeliste"/>
              <w:numPr>
                <w:ilvl w:val="0"/>
                <w:numId w:val="21"/>
              </w:numPr>
              <w:cnfStyle w:val="000000000000" w:firstRow="0" w:lastRow="0" w:firstColumn="0" w:lastColumn="0" w:oddVBand="0" w:evenVBand="0" w:oddHBand="0" w:evenHBand="0" w:firstRowFirstColumn="0" w:firstRowLastColumn="0" w:lastRowFirstColumn="0" w:lastRowLastColumn="0"/>
              <w:rPr>
                <w:lang w:val="en-GB"/>
              </w:rPr>
            </w:pPr>
            <w:r>
              <w:rPr>
                <w:lang w:val="en-GB"/>
              </w:rPr>
              <w:t>First test without</w:t>
            </w:r>
          </w:p>
        </w:tc>
        <w:tc>
          <w:tcPr>
            <w:tcW w:w="3048" w:type="dxa"/>
          </w:tcPr>
          <w:p w14:paraId="240E8E0D" w14:textId="1053839A"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the information on whether and why participants would indicate in the system that they have ADHD. </w:t>
            </w:r>
            <w:r w:rsidR="00A33066">
              <w:rPr>
                <w:lang w:val="en-GB"/>
              </w:rPr>
              <w:t>This code also gathers information on the conditions under which they would disclose their ADHD, reasons for sharing or not</w:t>
            </w:r>
          </w:p>
        </w:tc>
        <w:tc>
          <w:tcPr>
            <w:tcW w:w="1278" w:type="dxa"/>
          </w:tcPr>
          <w:p w14:paraId="5D6C5440"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9</w:t>
            </w:r>
          </w:p>
        </w:tc>
      </w:tr>
      <w:tr w:rsidR="003754F4" w:rsidRPr="00453BAC" w14:paraId="43869066"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47993ED2" w14:textId="77777777" w:rsidR="00A454B7" w:rsidRDefault="00A454B7" w:rsidP="0059306D">
            <w:pPr>
              <w:rPr>
                <w:lang w:val="en-GB"/>
              </w:rPr>
            </w:pPr>
          </w:p>
        </w:tc>
        <w:tc>
          <w:tcPr>
            <w:tcW w:w="4528" w:type="dxa"/>
          </w:tcPr>
          <w:p w14:paraId="5D0BD1AF"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Access</w:t>
            </w:r>
          </w:p>
          <w:p w14:paraId="297806C9" w14:textId="77777777" w:rsidR="00A454B7" w:rsidRPr="002A4D30" w:rsidRDefault="00A454B7" w:rsidP="0059306D">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2A4D30">
              <w:rPr>
                <w:color w:val="2E74B5" w:themeColor="accent5" w:themeShade="BF"/>
                <w:lang w:val="en-GB"/>
              </w:rPr>
              <w:t xml:space="preserve">Allowed </w:t>
            </w:r>
          </w:p>
          <w:p w14:paraId="06B43C94" w14:textId="4C06C99C" w:rsidR="002A4D30" w:rsidRDefault="002A4D30"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Faculty staff (not grading)</w:t>
            </w:r>
          </w:p>
          <w:p w14:paraId="69498850" w14:textId="35DDF3D1"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Reasons</w:t>
            </w:r>
          </w:p>
          <w:p w14:paraId="00CD681C" w14:textId="408F6D95"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Controlling for errors</w:t>
            </w:r>
          </w:p>
          <w:p w14:paraId="14E57EFA" w14:textId="1023405D"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rust </w:t>
            </w:r>
          </w:p>
          <w:p w14:paraId="5BBABDCD" w14:textId="0422761C"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Provide support</w:t>
            </w:r>
          </w:p>
          <w:p w14:paraId="7937C96E" w14:textId="4ADFC58D"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Conditions</w:t>
            </w:r>
          </w:p>
          <w:p w14:paraId="1A2E9122" w14:textId="3A82DD5A"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independent </w:t>
            </w:r>
          </w:p>
          <w:p w14:paraId="4B1A7691" w14:textId="53A7E8BB"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anonymised </w:t>
            </w:r>
          </w:p>
          <w:p w14:paraId="4AE3BE71" w14:textId="0C41FA45" w:rsidR="002A4D30" w:rsidRP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If restricted purpose</w:t>
            </w:r>
          </w:p>
          <w:p w14:paraId="7CA9092F" w14:textId="251A8D87" w:rsidR="00A454B7" w:rsidRDefault="00A454B7"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cturers / tutors (people grading) </w:t>
            </w:r>
          </w:p>
          <w:p w14:paraId="7CC31CD9" w14:textId="355530F7"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easons </w:t>
            </w:r>
          </w:p>
          <w:p w14:paraId="36343377" w14:textId="631E5661"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Efficient intervention </w:t>
            </w:r>
          </w:p>
          <w:p w14:paraId="6A5A0787" w14:textId="49BBDD9C"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Taktgefühl</w:t>
            </w:r>
            <w:proofErr w:type="spellEnd"/>
            <w:r>
              <w:rPr>
                <w:lang w:val="en-GB"/>
              </w:rPr>
              <w:t xml:space="preserve"> </w:t>
            </w:r>
          </w:p>
          <w:p w14:paraId="50BA53D5" w14:textId="65AD5C35"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Controlling for errors</w:t>
            </w:r>
          </w:p>
          <w:p w14:paraId="53D06D50" w14:textId="60A564FA" w:rsidR="002A4D30" w:rsidRP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Trust</w:t>
            </w:r>
          </w:p>
          <w:p w14:paraId="737858B7" w14:textId="3801C7C4"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Conditions</w:t>
            </w:r>
          </w:p>
          <w:p w14:paraId="65829A3F" w14:textId="515A2806"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Maintain data control</w:t>
            </w:r>
          </w:p>
          <w:p w14:paraId="3FFAA3B5" w14:textId="00761983"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First anonymised, then get contact</w:t>
            </w:r>
          </w:p>
          <w:p w14:paraId="775E570D" w14:textId="74CED09F"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Wenn </w:t>
            </w:r>
            <w:proofErr w:type="spellStart"/>
            <w:r>
              <w:rPr>
                <w:lang w:val="en-GB"/>
              </w:rPr>
              <w:t>geschult</w:t>
            </w:r>
            <w:proofErr w:type="spellEnd"/>
          </w:p>
          <w:p w14:paraId="02B964CB" w14:textId="4381C48B"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If no impact on grade</w:t>
            </w:r>
          </w:p>
          <w:p w14:paraId="7E0C0E14" w14:textId="796A9EE3"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it concerns them </w:t>
            </w:r>
          </w:p>
          <w:p w14:paraId="62689CDD" w14:textId="744A6C87" w:rsidR="002A4D30" w:rsidRDefault="002A4D30" w:rsidP="002A4D30">
            <w:pPr>
              <w:pStyle w:val="Paragraphedeliste"/>
              <w:numPr>
                <w:ilvl w:val="3"/>
                <w:numId w:val="22"/>
              </w:numPr>
              <w:ind w:left="1480"/>
              <w:cnfStyle w:val="000000000000" w:firstRow="0" w:lastRow="0" w:firstColumn="0" w:lastColumn="0" w:oddVBand="0" w:evenVBand="0" w:oddHBand="0" w:evenHBand="0" w:firstRowFirstColumn="0" w:firstRowLastColumn="0" w:lastRowFirstColumn="0" w:lastRowLastColumn="0"/>
              <w:rPr>
                <w:lang w:val="en-GB"/>
              </w:rPr>
            </w:pPr>
            <w:r>
              <w:rPr>
                <w:lang w:val="en-GB"/>
              </w:rPr>
              <w:t>If group statistics</w:t>
            </w:r>
          </w:p>
          <w:p w14:paraId="4D8CAF0E" w14:textId="4BE41E89" w:rsidR="00A454B7" w:rsidRDefault="00A454B7"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rogramming team</w:t>
            </w:r>
          </w:p>
          <w:p w14:paraId="724EAFE3" w14:textId="1EE693FA"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f non-disclosure agreement</w:t>
            </w:r>
          </w:p>
          <w:p w14:paraId="4E78AB7F" w14:textId="7A1BBDA0" w:rsidR="002A4D30" w:rsidRDefault="002A4D30"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AI</w:t>
            </w:r>
          </w:p>
          <w:p w14:paraId="29248D6B" w14:textId="235AFFBE" w:rsidR="00A454B7" w:rsidRDefault="002A4D30"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M</w:t>
            </w:r>
            <w:r w:rsidR="00A454B7">
              <w:rPr>
                <w:lang w:val="en-GB"/>
              </w:rPr>
              <w:t xml:space="preserve">e </w:t>
            </w:r>
          </w:p>
          <w:p w14:paraId="7A5219D5" w14:textId="77777777" w:rsidR="00A454B7" w:rsidRPr="002A4D30" w:rsidRDefault="00A454B7" w:rsidP="0059306D">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color w:val="2E74B5" w:themeColor="accent5" w:themeShade="BF"/>
                <w:lang w:val="en-GB"/>
              </w:rPr>
            </w:pPr>
            <w:r w:rsidRPr="002A4D30">
              <w:rPr>
                <w:color w:val="2E74B5" w:themeColor="accent5" w:themeShade="BF"/>
                <w:lang w:val="en-GB"/>
              </w:rPr>
              <w:t xml:space="preserve">Not allowed </w:t>
            </w:r>
          </w:p>
          <w:p w14:paraId="3AB60A06" w14:textId="77777777" w:rsidR="00A454B7" w:rsidRDefault="00A454B7"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cturers / tutors (people grading) </w:t>
            </w:r>
          </w:p>
          <w:p w14:paraId="45247FBC" w14:textId="0703CA7D"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isk for grading </w:t>
            </w:r>
          </w:p>
          <w:p w14:paraId="217723C1" w14:textId="151D1C8D"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oo personal </w:t>
            </w:r>
          </w:p>
          <w:p w14:paraId="742B2545" w14:textId="22452F8D"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cturers not motivated </w:t>
            </w:r>
          </w:p>
          <w:p w14:paraId="0B0537A6" w14:textId="1D714F5A"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isk of discrimination </w:t>
            </w:r>
          </w:p>
          <w:p w14:paraId="0E3752B1" w14:textId="3F923AB7"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Lack of trust</w:t>
            </w:r>
          </w:p>
          <w:p w14:paraId="112D20CB" w14:textId="77777777" w:rsidR="00A454B7" w:rsidRDefault="00A454B7"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Faculty staff (not grading)</w:t>
            </w:r>
          </w:p>
          <w:p w14:paraId="3152706E" w14:textId="28A4FEA4" w:rsidR="002A4D30"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Risk for future work</w:t>
            </w:r>
          </w:p>
          <w:p w14:paraId="45DC144E" w14:textId="77777777" w:rsidR="002A4D30" w:rsidRDefault="002A4D30"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Third party</w:t>
            </w:r>
          </w:p>
          <w:p w14:paraId="74AB5594" w14:textId="0F63DC11" w:rsidR="002A4D30" w:rsidRPr="00FE7AA9" w:rsidRDefault="002A4D30" w:rsidP="002A4D3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Future employers</w:t>
            </w:r>
          </w:p>
        </w:tc>
        <w:tc>
          <w:tcPr>
            <w:tcW w:w="3048" w:type="dxa"/>
          </w:tcPr>
          <w:p w14:paraId="6BFF00F4" w14:textId="68A6660A"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This code gathers all answers on who should have access or not and explanations</w:t>
            </w:r>
            <w:r w:rsidR="002A4D30">
              <w:rPr>
                <w:lang w:val="en-GB"/>
              </w:rPr>
              <w:t xml:space="preserve"> and conditions</w:t>
            </w:r>
            <w:r>
              <w:rPr>
                <w:lang w:val="en-GB"/>
              </w:rPr>
              <w:t xml:space="preserve"> for it. </w:t>
            </w:r>
          </w:p>
        </w:tc>
        <w:tc>
          <w:tcPr>
            <w:tcW w:w="1278" w:type="dxa"/>
          </w:tcPr>
          <w:p w14:paraId="30D489F3"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0</w:t>
            </w:r>
          </w:p>
          <w:p w14:paraId="64BD0C1D"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m1BhYjMI","properties":{"formattedCitation":"[5, 6, 10]","plainCitation":"[5, 6, 10]","noteIndex":0},"citationItems":[{"id":5033,"uris":["http://zotero.org/users/9818774/items/IA9L53QE"],"itemData":{"id":5033,"type":"paper-conference","abstract":"Customizing assistive technologies based on user needs, abilities, and preferences is necessary for accessibility, especially for individuals whose abilities vary due to a diagnosis, medication, or other external factors. Adaptive Assistive Technologies (AATs) that can automatically monitor a user's current abilities and adapt functionality and appearance accordingly offer exciting solutions. However, there is an often-overlooked privacy tradeoff between usability and user privacy when designing such systems. We present a general privacy threat model analysis of AATs and contextualize it with findings from an interview study with older adults who experience pointing problems. We found that participants had positive attitude towards assistive technologies that gather their personal data but also had strong preferences for how their data should be used and who should have access to it. We identify a need to seriously consider privacy threats when designing assistive technologies to avoid exposing users to them.","collection-title":"ASSETS '18","container-title":"Proceedings of the 20th International ACM SIGACCESS Conference on Computers and Accessibility","DOI":"10.1145/3234695.3239331","event-place":"New York, NY, USA","ISBN":"978-1-4503-5650-3","note":"event-place: Galway, Ireland","page":"203–216","publisher":"Association for Computing Machinery","publisher-place":"New York, NY, USA","title":"Who Should Have Access to my Pointing Data? Privacy Tradeoffs of Adaptive Assistive Technologies","URL":"https://doi.org/10.1145/3234695.3239331","author":[{"family":"Hamidi","given":"Foad"},{"family":"Poneres","given":"Kellie"},{"family":"Massey","given":"Aaron"},{"family":"Hurst","given":"Amy"}],"issued":{"date-parts":[["2018"]]}}},{"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id":5118,"uris":["http://zotero.org/users/9818774/items/HQGVRW38"],"itemData":{"id":5118,"type":"paper-conference","container-title":"Proceedings of the Tenth International Conference on Learning Analytics &amp; Knowledge","DOI":"10.1145/3375462.3375536","event-place":"Frankfurt Germany","event-title":"LAK '20: 10th International Conference on Learning Analytics and Knowledge","ISBN":"978-1-4503-7712-6","language":"en","page":"230-239","publisher":"ACM","publisher-place":"Frankfurt Germany","source":"DOI.org (Crossref)","title":"The privacy paradox and its implications for learning analytics","URL":"https://dl.acm.org/doi/10.1145/3375462.3375536","author":[{"family":"Tsai","given":"Yi-Shan"},{"family":"Whitelock-Wainwright","given":"Alexander"},{"family":"Gašević","given":"Dragan"}],"accessed":{"date-parts":[["2024",3,18]]},"issued":{"date-parts":[["2020",3,23]]}}}],"schema":"https://github.com/citation-style-language/schema/raw/master/csl-citation.json"} </w:instrText>
            </w:r>
            <w:r>
              <w:rPr>
                <w:lang w:val="en-GB"/>
              </w:rPr>
              <w:fldChar w:fldCharType="separate"/>
            </w:r>
            <w:r w:rsidRPr="00F47DA6">
              <w:rPr>
                <w:rFonts w:ascii="Calibri" w:hAnsi="Calibri" w:cs="Calibri"/>
                <w:lang w:val="en-GB"/>
              </w:rPr>
              <w:t>[5, 6, 10]</w:t>
            </w:r>
            <w:r>
              <w:rPr>
                <w:lang w:val="en-GB"/>
              </w:rPr>
              <w:fldChar w:fldCharType="end"/>
            </w:r>
          </w:p>
        </w:tc>
      </w:tr>
      <w:tr w:rsidR="003754F4" w:rsidRPr="00453BAC" w14:paraId="45403850"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1C5E670F" w14:textId="77777777" w:rsidR="00A454B7" w:rsidRDefault="00A454B7" w:rsidP="0059306D">
            <w:pPr>
              <w:rPr>
                <w:lang w:val="en-GB"/>
              </w:rPr>
            </w:pPr>
          </w:p>
        </w:tc>
        <w:tc>
          <w:tcPr>
            <w:tcW w:w="4528" w:type="dxa"/>
          </w:tcPr>
          <w:p w14:paraId="6CA4614B"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Storing</w:t>
            </w:r>
          </w:p>
          <w:p w14:paraId="793578F2" w14:textId="77777777" w:rsidR="00A454B7" w:rsidRDefault="00A454B7"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nonymised / Pseudonymised </w:t>
            </w:r>
          </w:p>
          <w:p w14:paraId="098906FA" w14:textId="3705040D" w:rsidR="002A4D30" w:rsidRDefault="002A4D30"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Group statistics </w:t>
            </w:r>
          </w:p>
          <w:p w14:paraId="035B7540" w14:textId="529AEA2F" w:rsidR="002A4D30" w:rsidRDefault="002A4D30"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Verschlüsselt</w:t>
            </w:r>
            <w:proofErr w:type="spellEnd"/>
          </w:p>
          <w:p w14:paraId="136DE21D" w14:textId="77777777" w:rsidR="00A454B7" w:rsidRDefault="00A454B7"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With name</w:t>
            </w:r>
          </w:p>
          <w:p w14:paraId="2598C55E" w14:textId="69F87263" w:rsidR="002A4D30" w:rsidRDefault="002A4D30"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Verschlüsselt</w:t>
            </w:r>
            <w:proofErr w:type="spellEnd"/>
            <w:r>
              <w:rPr>
                <w:lang w:val="en-GB"/>
              </w:rPr>
              <w:t xml:space="preserve"> </w:t>
            </w:r>
          </w:p>
          <w:p w14:paraId="73B5E379" w14:textId="508EACA1" w:rsidR="002A4D30" w:rsidRDefault="002A4D30" w:rsidP="002A4D3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onfidential</w:t>
            </w:r>
          </w:p>
          <w:p w14:paraId="63D3B17A" w14:textId="77777777" w:rsidR="00A454B7" w:rsidRDefault="00A454B7"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In Switzerland</w:t>
            </w:r>
          </w:p>
          <w:p w14:paraId="675A7857" w14:textId="77777777" w:rsidR="002A4D30" w:rsidRDefault="002A4D30"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University server</w:t>
            </w:r>
          </w:p>
          <w:p w14:paraId="21D60A6C" w14:textId="77777777" w:rsidR="002A4D30" w:rsidRDefault="002A4D30"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irst anonymised then get contact </w:t>
            </w:r>
          </w:p>
          <w:p w14:paraId="506FFD99" w14:textId="77777777" w:rsidR="002A4D30" w:rsidRDefault="002A4D30"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Time restricted</w:t>
            </w:r>
          </w:p>
          <w:p w14:paraId="7988324C" w14:textId="1E8474A2" w:rsidR="002A4D30" w:rsidRPr="00EA7F01" w:rsidRDefault="002A4D30"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Enter once / single entry</w:t>
            </w:r>
          </w:p>
        </w:tc>
        <w:tc>
          <w:tcPr>
            <w:tcW w:w="3048" w:type="dxa"/>
          </w:tcPr>
          <w:p w14:paraId="78FE7D8D"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on how data should be stored. </w:t>
            </w:r>
          </w:p>
        </w:tc>
        <w:tc>
          <w:tcPr>
            <w:tcW w:w="1278" w:type="dxa"/>
          </w:tcPr>
          <w:p w14:paraId="56237272"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1</w:t>
            </w:r>
          </w:p>
          <w:p w14:paraId="28EA72BB"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vdD5HaSl","properties":{"formattedCitation":"[6, 10]","plainCitation":"[6, 10]","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id":5118,"uris":["http://zotero.org/users/9818774/items/HQGVRW38"],"itemData":{"id":5118,"type":"paper-conference","container-title":"Proceedings of the Tenth International Conference on Learning Analytics &amp; Knowledge","DOI":"10.1145/3375462.3375536","event-place":"Frankfurt Germany","event-title":"LAK '20: 10th International Conference on Learning Analytics and Knowledge","ISBN":"978-1-4503-7712-6","language":"en","page":"230-239","publisher":"ACM","publisher-place":"Frankfurt Germany","source":"DOI.org (Crossref)","title":"The privacy paradox and its implications for learning analytics","URL":"https://dl.acm.org/doi/10.1145/3375462.3375536","author":[{"family":"Tsai","given":"Yi-Shan"},{"family":"Whitelock-Wainwright","given":"Alexander"},{"family":"Gašević","given":"Dragan"}],"accessed":{"date-parts":[["2024",3,18]]},"issued":{"date-parts":[["2020",3,23]]}}}],"schema":"https://github.com/citation-style-language/schema/raw/master/csl-citation.json"} </w:instrText>
            </w:r>
            <w:r>
              <w:rPr>
                <w:lang w:val="en-GB"/>
              </w:rPr>
              <w:fldChar w:fldCharType="separate"/>
            </w:r>
            <w:r w:rsidRPr="00F47DA6">
              <w:rPr>
                <w:rFonts w:ascii="Calibri" w:hAnsi="Calibri" w:cs="Calibri"/>
                <w:lang w:val="en-GB"/>
              </w:rPr>
              <w:t>[6, 10]</w:t>
            </w:r>
            <w:r>
              <w:rPr>
                <w:lang w:val="en-GB"/>
              </w:rPr>
              <w:fldChar w:fldCharType="end"/>
            </w:r>
          </w:p>
        </w:tc>
      </w:tr>
      <w:tr w:rsidR="003754F4" w:rsidRPr="00453BAC" w14:paraId="3399B376"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4BBD40BC" w14:textId="77777777" w:rsidR="00A454B7" w:rsidRDefault="00A454B7" w:rsidP="0059306D">
            <w:pPr>
              <w:rPr>
                <w:lang w:val="en-GB"/>
              </w:rPr>
            </w:pPr>
          </w:p>
        </w:tc>
        <w:tc>
          <w:tcPr>
            <w:tcW w:w="4528" w:type="dxa"/>
          </w:tcPr>
          <w:p w14:paraId="366946D0"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Wish</w:t>
            </w:r>
          </w:p>
          <w:p w14:paraId="7FCE5D38" w14:textId="77777777" w:rsidR="00A454B7" w:rsidRDefault="00A454B7" w:rsidP="0059306D">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p w14:paraId="0E7EBA6C" w14:textId="49EE32D8" w:rsidR="001B1E21" w:rsidRDefault="001B1E21" w:rsidP="001B1E21">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Reasons</w:t>
            </w:r>
          </w:p>
          <w:p w14:paraId="563DEB8E" w14:textId="2C1730BD" w:rsidR="00893753" w:rsidRDefault="00893753" w:rsidP="008937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Could foster inclusion</w:t>
            </w:r>
          </w:p>
          <w:p w14:paraId="61DC004C" w14:textId="1C86C3FD" w:rsidR="001B1E21" w:rsidRDefault="001B1E21" w:rsidP="001B1E21">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onditions</w:t>
            </w:r>
          </w:p>
          <w:p w14:paraId="24B21493" w14:textId="035B7445" w:rsidR="00893753" w:rsidRDefault="00893753" w:rsidP="008937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nly if proven it helps </w:t>
            </w:r>
          </w:p>
          <w:p w14:paraId="1248D258" w14:textId="367EF5DF" w:rsidR="00893753" w:rsidRDefault="00893753" w:rsidP="008937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With detailed analysis</w:t>
            </w:r>
          </w:p>
          <w:p w14:paraId="0CF8203F" w14:textId="2A0A569C" w:rsidR="00893753" w:rsidRDefault="00893753" w:rsidP="008937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proofErr w:type="gramStart"/>
            <w:r>
              <w:rPr>
                <w:lang w:val="en-GB"/>
              </w:rPr>
              <w:t>If  time</w:t>
            </w:r>
            <w:proofErr w:type="gramEnd"/>
            <w:r>
              <w:rPr>
                <w:lang w:val="en-GB"/>
              </w:rPr>
              <w:t xml:space="preserve"> restricted</w:t>
            </w:r>
          </w:p>
          <w:p w14:paraId="24735E1C" w14:textId="6C992095" w:rsidR="00893753" w:rsidRDefault="00893753" w:rsidP="008937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f no negative consequence</w:t>
            </w:r>
          </w:p>
          <w:p w14:paraId="613C4C5C" w14:textId="5326F2C8" w:rsidR="00893753" w:rsidRDefault="00893753" w:rsidP="008937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Only for systemic change</w:t>
            </w:r>
          </w:p>
          <w:p w14:paraId="6E5A1752" w14:textId="586CF340" w:rsidR="00893753" w:rsidRDefault="00893753" w:rsidP="008937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Complementary </w:t>
            </w:r>
          </w:p>
          <w:p w14:paraId="6FCCC916" w14:textId="18CF6E94" w:rsidR="00893753" w:rsidRPr="001B1E21" w:rsidRDefault="00893753" w:rsidP="008937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f nuanced</w:t>
            </w:r>
          </w:p>
          <w:p w14:paraId="2ADB2E5F" w14:textId="77777777" w:rsidR="00A454B7" w:rsidRDefault="00A454B7" w:rsidP="0059306D">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 </w:t>
            </w:r>
          </w:p>
          <w:p w14:paraId="70E26F82" w14:textId="64A01B2F" w:rsidR="00893753" w:rsidRDefault="00893753" w:rsidP="00893753">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Reason: other possibilities exist</w:t>
            </w:r>
          </w:p>
          <w:p w14:paraId="623C7161" w14:textId="1DCF91AE" w:rsidR="00A454B7" w:rsidRDefault="001B1E21" w:rsidP="0059306D">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Undecided</w:t>
            </w:r>
          </w:p>
          <w:p w14:paraId="38A58BCE" w14:textId="77777777" w:rsidR="001B1E21" w:rsidRDefault="001B1E21" w:rsidP="0059306D">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Not for me, but others</w:t>
            </w:r>
          </w:p>
          <w:p w14:paraId="1B03A370" w14:textId="77777777" w:rsidR="001B1E21" w:rsidRDefault="001B1E21" w:rsidP="0059306D">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better developed </w:t>
            </w:r>
          </w:p>
          <w:p w14:paraId="358EC442" w14:textId="79197EDF" w:rsidR="001B1E21" w:rsidRPr="001B1E21" w:rsidRDefault="001B1E21" w:rsidP="001B1E21">
            <w:pPr>
              <w:cnfStyle w:val="000000000000" w:firstRow="0" w:lastRow="0" w:firstColumn="0" w:lastColumn="0" w:oddVBand="0" w:evenVBand="0" w:oddHBand="0" w:evenHBand="0" w:firstRowFirstColumn="0" w:firstRowLastColumn="0" w:lastRowFirstColumn="0" w:lastRowLastColumn="0"/>
              <w:rPr>
                <w:lang w:val="en-GB"/>
              </w:rPr>
            </w:pPr>
          </w:p>
        </w:tc>
        <w:tc>
          <w:tcPr>
            <w:tcW w:w="3048" w:type="dxa"/>
          </w:tcPr>
          <w:p w14:paraId="410BF856"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This code gathers all answers on whether participants would wish that their universities would use AI for at-risk predictions on or not. The code also gathers reasons why participants would wish for it or not and whether this would apply to them personally or not. </w:t>
            </w:r>
          </w:p>
        </w:tc>
        <w:tc>
          <w:tcPr>
            <w:tcW w:w="1278" w:type="dxa"/>
          </w:tcPr>
          <w:p w14:paraId="0342C55A"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2</w:t>
            </w:r>
          </w:p>
        </w:tc>
      </w:tr>
      <w:tr w:rsidR="003754F4" w:rsidRPr="00453BAC" w14:paraId="37E2751C"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val="restart"/>
            <w:vAlign w:val="center"/>
          </w:tcPr>
          <w:p w14:paraId="2A867E54" w14:textId="77777777" w:rsidR="00A454B7" w:rsidRPr="0047027D" w:rsidRDefault="00A454B7" w:rsidP="0059306D">
            <w:pPr>
              <w:jc w:val="center"/>
              <w:rPr>
                <w:lang w:val="en-GB"/>
              </w:rPr>
            </w:pPr>
            <w:r>
              <w:rPr>
                <w:lang w:val="en-GB"/>
              </w:rPr>
              <w:t xml:space="preserve">Case: </w:t>
            </w:r>
            <w:r w:rsidRPr="0047027D">
              <w:rPr>
                <w:lang w:val="en-GB"/>
              </w:rPr>
              <w:t>AI tutors</w:t>
            </w:r>
          </w:p>
        </w:tc>
        <w:tc>
          <w:tcPr>
            <w:tcW w:w="4528" w:type="dxa"/>
          </w:tcPr>
          <w:p w14:paraId="20DDAF93" w14:textId="77777777" w:rsidR="00A454B7" w:rsidRDefault="00334C69"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General AI tutor</w:t>
            </w:r>
          </w:p>
          <w:p w14:paraId="78195AEB" w14:textId="77777777" w:rsidR="00334C69" w:rsidRPr="00330039" w:rsidRDefault="00334C69"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330039">
              <w:rPr>
                <w:color w:val="0070C0"/>
                <w:lang w:val="en-GB"/>
              </w:rPr>
              <w:t>Perceived benefits</w:t>
            </w:r>
          </w:p>
          <w:p w14:paraId="6A254B9B" w14:textId="033D6005" w:rsidR="002F6D8D" w:rsidRDefault="002F6D8D" w:rsidP="002F6D8D">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iversity improvement </w:t>
            </w:r>
          </w:p>
          <w:p w14:paraId="5338033F" w14:textId="35F349E0" w:rsidR="00216B61" w:rsidRDefault="00216B61" w:rsidP="0051288C">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mproving course</w:t>
            </w:r>
          </w:p>
          <w:p w14:paraId="4DBA8B4B" w14:textId="4AB4D5E1" w:rsidR="00216B61" w:rsidRDefault="00216B61" w:rsidP="0051288C">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Better structured</w:t>
            </w:r>
          </w:p>
          <w:p w14:paraId="68C13A0E" w14:textId="67C1F83D" w:rsidR="002F6D8D" w:rsidRDefault="002F6D8D" w:rsidP="002F6D8D">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ndividually customised help </w:t>
            </w:r>
          </w:p>
          <w:p w14:paraId="6D6EBE23" w14:textId="76FEB240" w:rsidR="002F6D8D" w:rsidRDefault="002F6D8D" w:rsidP="002F6D8D">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ited tool </w:t>
            </w:r>
          </w:p>
          <w:p w14:paraId="0E525CA8" w14:textId="5E33FE9A" w:rsidR="002F6D8D" w:rsidRDefault="002F6D8D" w:rsidP="002F6D8D">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Already in use</w:t>
            </w:r>
          </w:p>
          <w:p w14:paraId="2C4D8330" w14:textId="6356F801" w:rsidR="002F6D8D" w:rsidRDefault="002F6D8D" w:rsidP="002F6D8D">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Support first generation</w:t>
            </w:r>
          </w:p>
          <w:p w14:paraId="1A3108ED" w14:textId="63CEFC98" w:rsidR="002F6D8D" w:rsidRDefault="002F6D8D" w:rsidP="002F6D8D">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 need to do anything </w:t>
            </w:r>
          </w:p>
          <w:p w14:paraId="76B7D91B" w14:textId="79856AE2" w:rsidR="002F6D8D" w:rsidRDefault="002F6D8D" w:rsidP="002F6D8D">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ptimised for university </w:t>
            </w:r>
          </w:p>
          <w:p w14:paraId="6D3B177E" w14:textId="6CC1A9D9" w:rsidR="002F6D8D" w:rsidRPr="00AF341B" w:rsidRDefault="002F6D8D" w:rsidP="002F6D8D">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For free</w:t>
            </w:r>
          </w:p>
          <w:p w14:paraId="39870F88" w14:textId="77777777" w:rsidR="00334C69" w:rsidRPr="00330039" w:rsidRDefault="00334C69"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330039">
              <w:rPr>
                <w:color w:val="0070C0"/>
                <w:lang w:val="en-GB"/>
              </w:rPr>
              <w:t>Perceived risk</w:t>
            </w:r>
            <w:r w:rsidR="00967D2D" w:rsidRPr="00330039">
              <w:rPr>
                <w:color w:val="0070C0"/>
                <w:lang w:val="en-GB"/>
              </w:rPr>
              <w:t>s</w:t>
            </w:r>
          </w:p>
          <w:p w14:paraId="2049791A" w14:textId="0A6881EF" w:rsidR="00330039" w:rsidRDefault="00330039" w:rsidP="00330039">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Reliability</w:t>
            </w:r>
          </w:p>
          <w:p w14:paraId="443B45E2" w14:textId="55C35870" w:rsidR="00330039" w:rsidRDefault="00330039" w:rsidP="00330039">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t learning enough </w:t>
            </w:r>
          </w:p>
          <w:p w14:paraId="10ADC5B4" w14:textId="2135A920" w:rsidR="00330039" w:rsidRDefault="00330039" w:rsidP="00330039">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osing time </w:t>
            </w:r>
          </w:p>
          <w:p w14:paraId="532C3419" w14:textId="4EA89EC1" w:rsidR="00330039" w:rsidRDefault="00330039" w:rsidP="00330039">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proofErr w:type="gramStart"/>
            <w:r>
              <w:rPr>
                <w:lang w:val="en-GB"/>
              </w:rPr>
              <w:t>Again</w:t>
            </w:r>
            <w:proofErr w:type="gramEnd"/>
            <w:r>
              <w:rPr>
                <w:lang w:val="en-GB"/>
              </w:rPr>
              <w:t xml:space="preserve"> shared info </w:t>
            </w:r>
          </w:p>
          <w:p w14:paraId="4E49D9F1" w14:textId="36248B6A" w:rsidR="00330039" w:rsidRPr="00AF341B" w:rsidRDefault="00330039" w:rsidP="00330039">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t own work</w:t>
            </w:r>
          </w:p>
          <w:p w14:paraId="4F586571" w14:textId="77777777" w:rsidR="00967D2D" w:rsidRPr="00185300" w:rsidRDefault="00967D2D"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185300">
              <w:rPr>
                <w:color w:val="0070C0"/>
                <w:lang w:val="en-GB"/>
              </w:rPr>
              <w:t xml:space="preserve">Conditions </w:t>
            </w:r>
          </w:p>
          <w:p w14:paraId="7842ACD4" w14:textId="01A7CFF8" w:rsidR="00185300" w:rsidRDefault="00185300" w:rsidP="0018530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Data security </w:t>
            </w:r>
          </w:p>
          <w:p w14:paraId="03637112" w14:textId="46792862" w:rsidR="00185300" w:rsidRDefault="00185300" w:rsidP="0018530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One tool for many universities</w:t>
            </w:r>
          </w:p>
          <w:p w14:paraId="2AC3A639" w14:textId="7151470F" w:rsidR="00185300" w:rsidRDefault="00185300" w:rsidP="0018530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Good datasets</w:t>
            </w:r>
          </w:p>
          <w:p w14:paraId="25A1A1DD" w14:textId="6B18BD4F" w:rsidR="00185300" w:rsidRDefault="00185300" w:rsidP="0018530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reiwillig </w:t>
            </w:r>
          </w:p>
          <w:p w14:paraId="670FD4DB" w14:textId="19743BB6" w:rsidR="00185300" w:rsidRDefault="00185300" w:rsidP="0018530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eed many data to personalise</w:t>
            </w:r>
          </w:p>
          <w:p w14:paraId="3825A441" w14:textId="77A8A066" w:rsidR="00185300" w:rsidRPr="00AF341B" w:rsidRDefault="00185300" w:rsidP="0018530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omplementary</w:t>
            </w:r>
          </w:p>
          <w:p w14:paraId="04A91970" w14:textId="3CCD81EB" w:rsidR="00967D2D" w:rsidRPr="00334C69" w:rsidRDefault="00967D2D" w:rsidP="0059306D">
            <w:pPr>
              <w:cnfStyle w:val="000000000000" w:firstRow="0" w:lastRow="0" w:firstColumn="0" w:lastColumn="0" w:oddVBand="0" w:evenVBand="0" w:oddHBand="0" w:evenHBand="0" w:firstRowFirstColumn="0" w:firstRowLastColumn="0" w:lastRowFirstColumn="0" w:lastRowLastColumn="0"/>
              <w:rPr>
                <w:lang w:val="en-GB"/>
              </w:rPr>
            </w:pPr>
          </w:p>
        </w:tc>
        <w:tc>
          <w:tcPr>
            <w:tcW w:w="3048" w:type="dxa"/>
          </w:tcPr>
          <w:p w14:paraId="664184A6" w14:textId="1D34DF18" w:rsidR="00A454B7" w:rsidRPr="00E60136" w:rsidRDefault="00A95D9C" w:rsidP="0059306D">
            <w:pPr>
              <w:cnfStyle w:val="000000000000" w:firstRow="0" w:lastRow="0" w:firstColumn="0" w:lastColumn="0" w:oddVBand="0" w:evenVBand="0" w:oddHBand="0" w:evenHBand="0" w:firstRowFirstColumn="0" w:firstRowLastColumn="0" w:lastRowFirstColumn="0" w:lastRowLastColumn="0"/>
              <w:rPr>
                <w:highlight w:val="yellow"/>
                <w:lang w:val="en-GB"/>
              </w:rPr>
            </w:pPr>
            <w:r w:rsidRPr="00A95D9C">
              <w:rPr>
                <w:lang w:val="en-GB"/>
              </w:rPr>
              <w:t>This code gather</w:t>
            </w:r>
            <w:r>
              <w:rPr>
                <w:lang w:val="en-GB"/>
              </w:rPr>
              <w:t>s</w:t>
            </w:r>
            <w:r w:rsidRPr="00A95D9C">
              <w:rPr>
                <w:lang w:val="en-GB"/>
              </w:rPr>
              <w:t xml:space="preserve"> all opinions (perceived benefits, risks, usefulness, and conditions) on the AI tutor</w:t>
            </w:r>
            <w:r>
              <w:rPr>
                <w:lang w:val="en-GB"/>
              </w:rPr>
              <w:t xml:space="preserve"> generally. </w:t>
            </w:r>
            <w:proofErr w:type="gramStart"/>
            <w:r>
              <w:rPr>
                <w:lang w:val="en-GB"/>
              </w:rPr>
              <w:t>Those information</w:t>
            </w:r>
            <w:proofErr w:type="gramEnd"/>
            <w:r>
              <w:rPr>
                <w:lang w:val="en-GB"/>
              </w:rPr>
              <w:t xml:space="preserve"> could not be classified </w:t>
            </w:r>
            <w:r w:rsidR="004E39D0">
              <w:rPr>
                <w:lang w:val="en-GB"/>
              </w:rPr>
              <w:t>into one specific function of the tutor.</w:t>
            </w:r>
          </w:p>
        </w:tc>
        <w:tc>
          <w:tcPr>
            <w:tcW w:w="1278" w:type="dxa"/>
          </w:tcPr>
          <w:p w14:paraId="7A8ABF86"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3, Q14, and Q15</w:t>
            </w:r>
          </w:p>
        </w:tc>
      </w:tr>
      <w:tr w:rsidR="003754F4" w:rsidRPr="00453BAC" w14:paraId="498F1D6A"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05B38FB6" w14:textId="77777777" w:rsidR="00A454B7" w:rsidRDefault="00A454B7" w:rsidP="0059306D">
            <w:pPr>
              <w:rPr>
                <w:lang w:val="en-GB"/>
              </w:rPr>
            </w:pPr>
          </w:p>
        </w:tc>
        <w:tc>
          <w:tcPr>
            <w:tcW w:w="4528" w:type="dxa"/>
          </w:tcPr>
          <w:p w14:paraId="7AC94771" w14:textId="77777777" w:rsidR="00A454B7" w:rsidRDefault="00967D2D"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 xml:space="preserve">Function 1: Learning and exam preparation </w:t>
            </w:r>
          </w:p>
          <w:p w14:paraId="12EAC6D7"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Perceived benefits</w:t>
            </w:r>
          </w:p>
          <w:p w14:paraId="0AC6734F" w14:textId="3AB4BBB2" w:rsidR="008534B5" w:rsidRDefault="008534B5" w:rsidP="00721C0F">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Enhance understanding </w:t>
            </w:r>
          </w:p>
          <w:p w14:paraId="7DD91B26" w14:textId="7FAB3F3A" w:rsidR="00721C0F" w:rsidRDefault="00721C0F" w:rsidP="00721C0F">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Already using or tried</w:t>
            </w:r>
          </w:p>
          <w:p w14:paraId="5F44BF54" w14:textId="3DD5F58A" w:rsidR="008534B5" w:rsidRDefault="008534B5" w:rsidP="00721C0F">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ndependent from others</w:t>
            </w:r>
          </w:p>
          <w:p w14:paraId="45B6B419" w14:textId="60570B0A" w:rsidR="00721C0F" w:rsidRPr="00AF341B" w:rsidRDefault="00721C0F" w:rsidP="00721C0F">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Motivation</w:t>
            </w:r>
          </w:p>
          <w:p w14:paraId="53DAD5FC"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Perceived risks</w:t>
            </w:r>
          </w:p>
          <w:p w14:paraId="0CA9CFFF" w14:textId="439B9A42" w:rsidR="00721C0F" w:rsidRDefault="00721C0F" w:rsidP="00721C0F">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t learning enough</w:t>
            </w:r>
          </w:p>
          <w:p w14:paraId="00A541C6" w14:textId="6B3FE10E" w:rsidR="00721C0F" w:rsidRDefault="00721C0F" w:rsidP="00721C0F">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Losing human contact</w:t>
            </w:r>
          </w:p>
          <w:p w14:paraId="70A53CD5" w14:textId="41B393A0"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Not useful</w:t>
            </w:r>
          </w:p>
          <w:p w14:paraId="6D159CB9" w14:textId="4129D0A3" w:rsidR="00701AD7" w:rsidRDefault="00701AD7" w:rsidP="00701AD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etter to search on their own </w:t>
            </w:r>
          </w:p>
          <w:p w14:paraId="385FC792" w14:textId="4E8D4CEC" w:rsidR="00701AD7" w:rsidRDefault="00701AD7" w:rsidP="00701AD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annot help on project </w:t>
            </w:r>
          </w:p>
          <w:p w14:paraId="594FF85F" w14:textId="4A21F911" w:rsidR="00701AD7" w:rsidRPr="00AF341B" w:rsidRDefault="00701AD7" w:rsidP="00701AD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refer humans</w:t>
            </w:r>
          </w:p>
          <w:p w14:paraId="0D500103"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 xml:space="preserve">Conditions </w:t>
            </w:r>
          </w:p>
          <w:p w14:paraId="396F180F" w14:textId="60A7C5CF" w:rsidR="00355692" w:rsidRDefault="00355692" w:rsidP="0035569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optimised for </w:t>
            </w:r>
            <w:proofErr w:type="spellStart"/>
            <w:r>
              <w:rPr>
                <w:lang w:val="en-GB"/>
              </w:rPr>
              <w:t>uni</w:t>
            </w:r>
            <w:proofErr w:type="spellEnd"/>
            <w:r>
              <w:rPr>
                <w:lang w:val="en-GB"/>
              </w:rPr>
              <w:t xml:space="preserve"> </w:t>
            </w:r>
          </w:p>
          <w:p w14:paraId="390F1820" w14:textId="1077E4A4" w:rsidR="00355692" w:rsidRPr="00AF341B" w:rsidRDefault="00355692" w:rsidP="0035569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If it works</w:t>
            </w:r>
          </w:p>
          <w:p w14:paraId="549CF91B" w14:textId="364955BE" w:rsidR="00AF341B" w:rsidRPr="001A78AD" w:rsidRDefault="00AF341B" w:rsidP="0059306D">
            <w:pPr>
              <w:cnfStyle w:val="000000000000" w:firstRow="0" w:lastRow="0" w:firstColumn="0" w:lastColumn="0" w:oddVBand="0" w:evenVBand="0" w:oddHBand="0" w:evenHBand="0" w:firstRowFirstColumn="0" w:firstRowLastColumn="0" w:lastRowFirstColumn="0" w:lastRowLastColumn="0"/>
              <w:rPr>
                <w:b/>
                <w:bCs/>
                <w:lang w:val="en-GB"/>
              </w:rPr>
            </w:pPr>
          </w:p>
        </w:tc>
        <w:tc>
          <w:tcPr>
            <w:tcW w:w="3048" w:type="dxa"/>
          </w:tcPr>
          <w:p w14:paraId="250D5F4C" w14:textId="00986B68" w:rsidR="00A454B7" w:rsidRPr="00E60136" w:rsidRDefault="00A95D9C" w:rsidP="0059306D">
            <w:pPr>
              <w:cnfStyle w:val="000000000000" w:firstRow="0" w:lastRow="0" w:firstColumn="0" w:lastColumn="0" w:oddVBand="0" w:evenVBand="0" w:oddHBand="0" w:evenHBand="0" w:firstRowFirstColumn="0" w:firstRowLastColumn="0" w:lastRowFirstColumn="0" w:lastRowLastColumn="0"/>
              <w:rPr>
                <w:highlight w:val="yellow"/>
                <w:lang w:val="en-GB"/>
              </w:rPr>
            </w:pPr>
            <w:r w:rsidRPr="00A95D9C">
              <w:rPr>
                <w:lang w:val="en-GB"/>
              </w:rPr>
              <w:lastRenderedPageBreak/>
              <w:t>This code gather</w:t>
            </w:r>
            <w:r>
              <w:rPr>
                <w:lang w:val="en-GB"/>
              </w:rPr>
              <w:t>s</w:t>
            </w:r>
            <w:r w:rsidRPr="00A95D9C">
              <w:rPr>
                <w:lang w:val="en-GB"/>
              </w:rPr>
              <w:t xml:space="preserve"> all opinions (perceived benefits, risks, usefulness, and conditions) on the first function of the AI tutor. </w:t>
            </w:r>
            <w:r w:rsidR="00A454B7" w:rsidRPr="00A95D9C">
              <w:rPr>
                <w:lang w:val="en-GB"/>
              </w:rPr>
              <w:t xml:space="preserve"> </w:t>
            </w:r>
          </w:p>
        </w:tc>
        <w:tc>
          <w:tcPr>
            <w:tcW w:w="1278" w:type="dxa"/>
          </w:tcPr>
          <w:p w14:paraId="0D0D9BF6"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3, Q14, and Q15</w:t>
            </w:r>
          </w:p>
          <w:p w14:paraId="5E24EC6E"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5n4Vlgx3","properties":{"formattedCitation":"[1, 4]","plainCitation":"[1, 4]","noteIndex":0},"citationItems":[{"id":5122,"uris":["http://zotero.org/users/9818774/items/5C8PZ8S6"],"itemData":{"id":5122,"type":"article-journal","abstract":"Most educational software programs use and gather personal information and metadata from students. Additionally, most of the educational software programs are no longer operated by the learning institutions but are run by third-party agencies. This means that in the decade since 2020, information about students is stored and handled outside premises and control of learning institutions. The personal information about students and their activity while they interact with learning management systems and online learning tools is increasingly in custody of cloud computing platforms, software-as-a-service providers, and learning tool vendors. There is an increasing will to use all the data and metadata from the activity of the students for research, to develop education management strategies, pedagogy approaches, and develop behavior control tools or learning tools informed by behavior analysis from learning analytics. Many times, these studies lack the ethical and moral perspective. In addition, there is an increasing number of cases in which this information has leaked or has been used in a shady way. Additionally, this information will be around for a long time, tied to the future digital profiles of the students whose data has been leaked. This paper hypothesizes that there has been an ongoing process of technological evolution that leads to a loss of control over personal information, which makes it even more difficult to protect user confidentiality and ensuring privacy, that data surveillance has entered the world of education, and that the current legal frameworks are not enough to really protect the student’s personal information. The paper analyzes how this situation came to pass, and why this is wrong. We conclude with some proposals to address it from its different root dimensions: technical, cultural, legal, and organizational.","container-title":"Sustainability","DOI":"10.3390/su13169206","ISSN":"2071-1050","issue":"16","title":"Privacy and E-Learning: A Pending Task","volume":"13","author":[{"family":"Alier","given":"Marc"},{"family":"Casañ Guerrero","given":"Maria J."},{"family":"Amo","given":"Daniel"},{"family":"Severance","given":"Charles"},{"family":"Fonseca","given":"David"}],"issued":{"date-parts":[["2021"]]}}},{"id":5039,"uris":["http://zotero.org/users/9818774/items/KZKHYN3G"],"itemData":{"id":5039,"type":"article-journal","abstract":"AI-powered learning technologies are increasingly being used to automate and scaffold learning activities (e.g., personalised reminders for completing tasks, automated real-time feedback for improving writing, or recommendations for when and what to study). While the prevailing view is that these technologies generally have a positive effect on student learning, their impact on students’ agency and ability to self-regulate their learning is under-explored. Do students learn from the regular, detailed and personalised feedback provided by AI systems, and will they continue to exhibit similar behaviour in the absence of assistance? Or do they instead continue to rely on AI assistance without learning from it? To contribute to filling this research gap, we conducted a randomised controlled experiment that explored the impact of AI assistance on student agency in the context of peer feedback. With 1625 students across 10 courses, an experiment was conducted using peer review. During the initial four-week period, students were guided by AI features that utilised techniques such as rule-based suggestion detection, semantic similarity, and comparison with previous comments made by the reviewer to enhance their submissions if the feedback provided was deemed insufficiently detailed or general in nature. Over the following four weeks, students were divided into four different groups: control (AI) received prompts, (NR) received no prompts, (SR) received self-monitoring checklists in place of AI prompts, and (SAI) had access to both AI prompts and self-monitoring checklists. Results of the experiment suggest that students tended to rely on rather than learn from AI assistance. If AI assistance was removed, self-regulated strategies could help fill the gap but were not as effective as AI assistance. Results also showed that hybrid human-AI approaches that complement AI assistance with self-regulated strategies (SAI) were not more effective than AI assistance on its own. We conclude by discussing the broader benefits, challenges and implications of relying on AI assistance in relation to student agency in a world where we learn, live and work with AI.","container-title":"Computers &amp; Education","DOI":"10.1016/j.compedu.2023.104967","ISSN":"0360-1315","journalAbbreviation":"Computers &amp; Education","page":"104967","title":"Impact of AI assistance on student agency","volume":"210","author":[{"family":"Darvishi","given":"Ali"},{"family":"Khosravi","given":"Hassan"},{"family":"Sadiq","given":"Shazia"},{"family":"Gašević","given":"Dragan"},{"family":"Siemens","given":"George"}],"issued":{"date-parts":[["2024",3,1]]}}}],"schema":"https://github.com/citation-style-language/schema/raw/master/csl-citation.json"} </w:instrText>
            </w:r>
            <w:r>
              <w:rPr>
                <w:lang w:val="en-GB"/>
              </w:rPr>
              <w:fldChar w:fldCharType="separate"/>
            </w:r>
            <w:r w:rsidRPr="00F47DA6">
              <w:rPr>
                <w:rFonts w:ascii="Calibri" w:hAnsi="Calibri" w:cs="Calibri"/>
                <w:lang w:val="en-GB"/>
              </w:rPr>
              <w:t>[1, 4]</w:t>
            </w:r>
            <w:r>
              <w:rPr>
                <w:lang w:val="en-GB"/>
              </w:rPr>
              <w:fldChar w:fldCharType="end"/>
            </w:r>
          </w:p>
        </w:tc>
      </w:tr>
      <w:tr w:rsidR="00967D2D" w:rsidRPr="00453BAC" w14:paraId="6673E295"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7393FE2D" w14:textId="77777777" w:rsidR="00967D2D" w:rsidRDefault="00967D2D" w:rsidP="0059306D">
            <w:pPr>
              <w:rPr>
                <w:lang w:val="en-GB"/>
              </w:rPr>
            </w:pPr>
          </w:p>
        </w:tc>
        <w:tc>
          <w:tcPr>
            <w:tcW w:w="4528" w:type="dxa"/>
          </w:tcPr>
          <w:p w14:paraId="511F3DF9"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 xml:space="preserve">Function 2: Explanation of </w:t>
            </w:r>
            <w:proofErr w:type="spellStart"/>
            <w:r>
              <w:rPr>
                <w:b/>
                <w:bCs/>
                <w:lang w:val="en-GB"/>
              </w:rPr>
              <w:t>exercices</w:t>
            </w:r>
            <w:proofErr w:type="spellEnd"/>
            <w:r>
              <w:rPr>
                <w:b/>
                <w:bCs/>
                <w:lang w:val="en-GB"/>
              </w:rPr>
              <w:t xml:space="preserve"> and instructions</w:t>
            </w:r>
          </w:p>
          <w:p w14:paraId="369948BB"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Perceived benefits</w:t>
            </w:r>
          </w:p>
          <w:p w14:paraId="2A3A7DEF" w14:textId="03A36A62" w:rsidR="00355692" w:rsidRDefault="00355692" w:rsidP="009074C1">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Help with personal difficulties</w:t>
            </w:r>
          </w:p>
          <w:p w14:paraId="1AE06677" w14:textId="617F2C62" w:rsidR="00355692" w:rsidRDefault="00355692" w:rsidP="009074C1">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ndependent from others</w:t>
            </w:r>
          </w:p>
          <w:p w14:paraId="0F8E8B15" w14:textId="38D0B46F" w:rsidR="009074C1" w:rsidRPr="00AF341B" w:rsidRDefault="009074C1" w:rsidP="009074C1">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mprove learning</w:t>
            </w:r>
          </w:p>
          <w:p w14:paraId="31880E84"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Perceived risks</w:t>
            </w:r>
          </w:p>
          <w:p w14:paraId="392E5447" w14:textId="1770FDD6" w:rsidR="009074C1" w:rsidRDefault="009074C1" w:rsidP="009074C1">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t learning enough (tool reliance)</w:t>
            </w:r>
          </w:p>
          <w:p w14:paraId="4BA1BCF6"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Not useful</w:t>
            </w:r>
          </w:p>
          <w:p w14:paraId="31DB14C5" w14:textId="3E166574" w:rsidR="001F5FE6" w:rsidRDefault="001F5FE6" w:rsidP="001F5FE6">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refer asking lecturer</w:t>
            </w:r>
          </w:p>
          <w:p w14:paraId="159A64E9" w14:textId="232EDE40" w:rsidR="001F5FE6" w:rsidRPr="00AF341B" w:rsidRDefault="001F5FE6" w:rsidP="001F5FE6">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nstructions always clear</w:t>
            </w:r>
          </w:p>
          <w:p w14:paraId="16DB0F7F"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 xml:space="preserve">Conditions </w:t>
            </w:r>
          </w:p>
          <w:p w14:paraId="5814DC65" w14:textId="4E56902F" w:rsidR="001F5FE6" w:rsidRDefault="001F5FE6" w:rsidP="001F5FE6">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w:t>
            </w:r>
            <w:proofErr w:type="spellStart"/>
            <w:r>
              <w:rPr>
                <w:lang w:val="en-GB"/>
              </w:rPr>
              <w:t>zugänglich</w:t>
            </w:r>
            <w:proofErr w:type="spellEnd"/>
          </w:p>
          <w:p w14:paraId="42C4A16F" w14:textId="1A3B2EA6" w:rsidR="001F5FE6" w:rsidRPr="00AF341B" w:rsidRDefault="001F5FE6" w:rsidP="001F5FE6">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f it works</w:t>
            </w:r>
          </w:p>
          <w:p w14:paraId="0F8AF81D" w14:textId="4310280A" w:rsidR="00AF341B" w:rsidRDefault="00AF341B" w:rsidP="0059306D">
            <w:pPr>
              <w:cnfStyle w:val="000000000000" w:firstRow="0" w:lastRow="0" w:firstColumn="0" w:lastColumn="0" w:oddVBand="0" w:evenVBand="0" w:oddHBand="0" w:evenHBand="0" w:firstRowFirstColumn="0" w:firstRowLastColumn="0" w:lastRowFirstColumn="0" w:lastRowLastColumn="0"/>
              <w:rPr>
                <w:b/>
                <w:bCs/>
                <w:lang w:val="en-GB"/>
              </w:rPr>
            </w:pPr>
          </w:p>
        </w:tc>
        <w:tc>
          <w:tcPr>
            <w:tcW w:w="3048" w:type="dxa"/>
          </w:tcPr>
          <w:p w14:paraId="615D3C70" w14:textId="15B39F71" w:rsidR="00967D2D" w:rsidRDefault="00A95D9C" w:rsidP="0059306D">
            <w:pPr>
              <w:cnfStyle w:val="000000000000" w:firstRow="0" w:lastRow="0" w:firstColumn="0" w:lastColumn="0" w:oddVBand="0" w:evenVBand="0" w:oddHBand="0" w:evenHBand="0" w:firstRowFirstColumn="0" w:firstRowLastColumn="0" w:lastRowFirstColumn="0" w:lastRowLastColumn="0"/>
              <w:rPr>
                <w:lang w:val="en-GB"/>
              </w:rPr>
            </w:pPr>
            <w:r w:rsidRPr="00A95D9C">
              <w:rPr>
                <w:lang w:val="en-GB"/>
              </w:rPr>
              <w:t>This code gather</w:t>
            </w:r>
            <w:r>
              <w:rPr>
                <w:lang w:val="en-GB"/>
              </w:rPr>
              <w:t>s</w:t>
            </w:r>
            <w:r w:rsidRPr="00A95D9C">
              <w:rPr>
                <w:lang w:val="en-GB"/>
              </w:rPr>
              <w:t xml:space="preserve"> all opinions (perceived benefits, risks, usefulness, and conditions) on the </w:t>
            </w:r>
            <w:r>
              <w:rPr>
                <w:lang w:val="en-GB"/>
              </w:rPr>
              <w:t>second</w:t>
            </w:r>
            <w:r w:rsidRPr="00A95D9C">
              <w:rPr>
                <w:lang w:val="en-GB"/>
              </w:rPr>
              <w:t xml:space="preserve"> function of the AI tutor.  </w:t>
            </w:r>
          </w:p>
        </w:tc>
        <w:tc>
          <w:tcPr>
            <w:tcW w:w="1278" w:type="dxa"/>
          </w:tcPr>
          <w:p w14:paraId="50E46E9A"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lang w:val="en-GB"/>
              </w:rPr>
            </w:pPr>
          </w:p>
        </w:tc>
      </w:tr>
      <w:tr w:rsidR="00967D2D" w:rsidRPr="00453BAC" w14:paraId="279A1E37"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27274396" w14:textId="77777777" w:rsidR="00967D2D" w:rsidRDefault="00967D2D" w:rsidP="0059306D">
            <w:pPr>
              <w:rPr>
                <w:lang w:val="en-GB"/>
              </w:rPr>
            </w:pPr>
          </w:p>
        </w:tc>
        <w:tc>
          <w:tcPr>
            <w:tcW w:w="4528" w:type="dxa"/>
          </w:tcPr>
          <w:p w14:paraId="2CE11BAE"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Function 3: Text Editor</w:t>
            </w:r>
          </w:p>
          <w:p w14:paraId="52EF9C81"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Perceived benefits</w:t>
            </w:r>
          </w:p>
          <w:p w14:paraId="236313CD" w14:textId="55813907" w:rsidR="0030398A" w:rsidRDefault="0030398A" w:rsidP="0030398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Support with ADHD symptoms / personal difficulties</w:t>
            </w:r>
          </w:p>
          <w:p w14:paraId="4D34547A" w14:textId="37B9A98C" w:rsidR="0030398A" w:rsidRDefault="0030398A" w:rsidP="0030398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dapt to </w:t>
            </w:r>
            <w:proofErr w:type="spellStart"/>
            <w:r>
              <w:rPr>
                <w:lang w:val="en-GB"/>
              </w:rPr>
              <w:t>uni</w:t>
            </w:r>
            <w:proofErr w:type="spellEnd"/>
            <w:r>
              <w:rPr>
                <w:lang w:val="en-GB"/>
              </w:rPr>
              <w:t xml:space="preserve"> standard</w:t>
            </w:r>
          </w:p>
          <w:p w14:paraId="64468747" w14:textId="13750590" w:rsidR="0030398A" w:rsidRDefault="0030398A" w:rsidP="0030398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ndependent from others</w:t>
            </w:r>
          </w:p>
          <w:p w14:paraId="73A3D016" w14:textId="7DDC95CF" w:rsidR="0030398A" w:rsidRDefault="0030398A" w:rsidP="0030398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dditional editing </w:t>
            </w:r>
          </w:p>
          <w:p w14:paraId="5BA23CCD" w14:textId="061DF300" w:rsidR="0030398A" w:rsidRPr="00AF341B" w:rsidRDefault="0030398A" w:rsidP="0030398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Already use</w:t>
            </w:r>
          </w:p>
          <w:p w14:paraId="4D53E6D7"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Perceived risks</w:t>
            </w:r>
          </w:p>
          <w:p w14:paraId="16DB1F68" w14:textId="6268A515" w:rsidR="00E23D56" w:rsidRDefault="00E23D56" w:rsidP="00E23D56">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ext standardization </w:t>
            </w:r>
          </w:p>
          <w:p w14:paraId="71051A4A" w14:textId="4D87FC7D" w:rsidR="00E23D56" w:rsidRDefault="00E23D56" w:rsidP="00E23D56">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ooks plagiarised </w:t>
            </w:r>
          </w:p>
          <w:p w14:paraId="6F029FF8" w14:textId="43E9EF37" w:rsidR="00E23D56" w:rsidRDefault="00E23D56" w:rsidP="00E23D56">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t learning enough</w:t>
            </w:r>
          </w:p>
          <w:p w14:paraId="26CBA81D" w14:textId="77777777" w:rsidR="00AF341B" w:rsidRPr="00F94921"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Not useful</w:t>
            </w:r>
          </w:p>
          <w:p w14:paraId="220D0D5D" w14:textId="175B77B6" w:rsidR="002E412F" w:rsidRDefault="002E412F" w:rsidP="002E412F">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lready have good solutions </w:t>
            </w:r>
          </w:p>
          <w:p w14:paraId="0EF6F522" w14:textId="22BE1DBB" w:rsidR="002E412F" w:rsidRDefault="002E412F" w:rsidP="002E412F">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t my writing style</w:t>
            </w:r>
          </w:p>
          <w:p w14:paraId="4D869FBA" w14:textId="71D41EA4" w:rsidR="002E412F" w:rsidRDefault="002E412F" w:rsidP="002E412F">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 need for now </w:t>
            </w:r>
          </w:p>
          <w:p w14:paraId="682F3592" w14:textId="209511D7" w:rsidR="002E412F" w:rsidRPr="00AF341B" w:rsidRDefault="002E412F" w:rsidP="002E412F">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 am good at it</w:t>
            </w:r>
          </w:p>
          <w:p w14:paraId="6DFD2A7D" w14:textId="77777777" w:rsidR="00AF341B" w:rsidRDefault="00AF341B" w:rsidP="00AF341B">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lang w:val="en-GB"/>
              </w:rPr>
            </w:pPr>
            <w:r w:rsidRPr="00F94921">
              <w:rPr>
                <w:color w:val="0070C0"/>
                <w:lang w:val="en-GB"/>
              </w:rPr>
              <w:t>Conditions</w:t>
            </w:r>
            <w:r w:rsidRPr="00AF341B">
              <w:rPr>
                <w:lang w:val="en-GB"/>
              </w:rPr>
              <w:t xml:space="preserve"> </w:t>
            </w:r>
          </w:p>
          <w:p w14:paraId="354CC1DF" w14:textId="3962B0BB" w:rsidR="00A70B12" w:rsidRPr="00AF341B" w:rsidRDefault="00A70B12" w:rsidP="00A70B1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If providing feedback</w:t>
            </w:r>
          </w:p>
          <w:p w14:paraId="28589468" w14:textId="30A12997" w:rsidR="00AF341B" w:rsidRDefault="00AF341B" w:rsidP="0059306D">
            <w:pPr>
              <w:cnfStyle w:val="000000000000" w:firstRow="0" w:lastRow="0" w:firstColumn="0" w:lastColumn="0" w:oddVBand="0" w:evenVBand="0" w:oddHBand="0" w:evenHBand="0" w:firstRowFirstColumn="0" w:firstRowLastColumn="0" w:lastRowFirstColumn="0" w:lastRowLastColumn="0"/>
              <w:rPr>
                <w:b/>
                <w:bCs/>
                <w:lang w:val="en-GB"/>
              </w:rPr>
            </w:pPr>
          </w:p>
        </w:tc>
        <w:tc>
          <w:tcPr>
            <w:tcW w:w="3048" w:type="dxa"/>
          </w:tcPr>
          <w:p w14:paraId="6942151F" w14:textId="24BCC914" w:rsidR="00967D2D" w:rsidRDefault="00A95D9C" w:rsidP="0059306D">
            <w:pPr>
              <w:cnfStyle w:val="000000000000" w:firstRow="0" w:lastRow="0" w:firstColumn="0" w:lastColumn="0" w:oddVBand="0" w:evenVBand="0" w:oddHBand="0" w:evenHBand="0" w:firstRowFirstColumn="0" w:firstRowLastColumn="0" w:lastRowFirstColumn="0" w:lastRowLastColumn="0"/>
              <w:rPr>
                <w:lang w:val="en-GB"/>
              </w:rPr>
            </w:pPr>
            <w:r w:rsidRPr="00A95D9C">
              <w:rPr>
                <w:lang w:val="en-GB"/>
              </w:rPr>
              <w:t>This code gather</w:t>
            </w:r>
            <w:r>
              <w:rPr>
                <w:lang w:val="en-GB"/>
              </w:rPr>
              <w:t>s</w:t>
            </w:r>
            <w:r w:rsidRPr="00A95D9C">
              <w:rPr>
                <w:lang w:val="en-GB"/>
              </w:rPr>
              <w:t xml:space="preserve"> all opinions (perceived benefits, risks, usefulness, and conditions) on the </w:t>
            </w:r>
            <w:r>
              <w:rPr>
                <w:lang w:val="en-GB"/>
              </w:rPr>
              <w:t>third</w:t>
            </w:r>
            <w:r w:rsidRPr="00A95D9C">
              <w:rPr>
                <w:lang w:val="en-GB"/>
              </w:rPr>
              <w:t xml:space="preserve"> function of the AI tutor.  </w:t>
            </w:r>
          </w:p>
        </w:tc>
        <w:tc>
          <w:tcPr>
            <w:tcW w:w="1278" w:type="dxa"/>
          </w:tcPr>
          <w:p w14:paraId="27314112"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lang w:val="en-GB"/>
              </w:rPr>
            </w:pPr>
          </w:p>
        </w:tc>
      </w:tr>
      <w:tr w:rsidR="00967D2D" w:rsidRPr="00453BAC" w14:paraId="16F5FE14"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5AE08EBF" w14:textId="77777777" w:rsidR="00967D2D" w:rsidRDefault="00967D2D" w:rsidP="0059306D">
            <w:pPr>
              <w:rPr>
                <w:lang w:val="en-GB"/>
              </w:rPr>
            </w:pPr>
          </w:p>
        </w:tc>
        <w:tc>
          <w:tcPr>
            <w:tcW w:w="4528" w:type="dxa"/>
          </w:tcPr>
          <w:p w14:paraId="2009DD15"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Function 4: Study plans and recourse recommendations</w:t>
            </w:r>
          </w:p>
          <w:p w14:paraId="357340E7" w14:textId="77777777" w:rsidR="00AF7030" w:rsidRPr="00F94921" w:rsidRDefault="00AF7030" w:rsidP="00AF7030">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Perceived benefits</w:t>
            </w:r>
          </w:p>
          <w:p w14:paraId="044CEA0A" w14:textId="76F836B8" w:rsidR="00A70B12" w:rsidRDefault="00A70B12" w:rsidP="00CE4573">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Personalised </w:t>
            </w:r>
          </w:p>
          <w:p w14:paraId="1CB2BC3E" w14:textId="5F04E8F9" w:rsidR="00CE4573" w:rsidRPr="00CE4573" w:rsidRDefault="00CE4573" w:rsidP="00AE4C2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Adapted to learning style</w:t>
            </w:r>
          </w:p>
          <w:p w14:paraId="15561ABC" w14:textId="7811768A" w:rsidR="00CE4573" w:rsidRDefault="00CE4573" w:rsidP="00AE4C2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Difficulty starting</w:t>
            </w:r>
          </w:p>
          <w:p w14:paraId="44C31056" w14:textId="7F0E6F3E" w:rsidR="00CE4573" w:rsidRDefault="00CE4573" w:rsidP="00AE4C26">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Personalised recommendations </w:t>
            </w:r>
          </w:p>
          <w:p w14:paraId="2827AE4A" w14:textId="6B153F2B" w:rsidR="00CE4573" w:rsidRPr="00AE4C26" w:rsidRDefault="00CE4573" w:rsidP="00CE457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inding right media </w:t>
            </w:r>
          </w:p>
          <w:p w14:paraId="6EB249E2" w14:textId="4835EBFF" w:rsidR="00A70B12" w:rsidRDefault="00A70B12" w:rsidP="00CE4573">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mprove learning </w:t>
            </w:r>
          </w:p>
          <w:p w14:paraId="64486ADD" w14:textId="327A60C5" w:rsidR="00A70B12" w:rsidRDefault="00A70B12" w:rsidP="00CE4573">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ptimised at </w:t>
            </w:r>
            <w:proofErr w:type="spellStart"/>
            <w:r>
              <w:rPr>
                <w:lang w:val="en-GB"/>
              </w:rPr>
              <w:t>uni</w:t>
            </w:r>
            <w:proofErr w:type="spellEnd"/>
            <w:r>
              <w:rPr>
                <w:lang w:val="en-GB"/>
              </w:rPr>
              <w:t xml:space="preserve"> </w:t>
            </w:r>
          </w:p>
          <w:p w14:paraId="6E5B8E57" w14:textId="273427A5" w:rsidR="00A70B12" w:rsidRPr="00AF341B" w:rsidRDefault="00A70B12" w:rsidP="00CE4573">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ounting ECTS</w:t>
            </w:r>
          </w:p>
          <w:p w14:paraId="6D072208" w14:textId="77777777" w:rsidR="00AF7030" w:rsidRPr="00F94921" w:rsidRDefault="00AF7030" w:rsidP="00AF7030">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F94921">
              <w:rPr>
                <w:color w:val="0070C0"/>
                <w:lang w:val="en-GB"/>
              </w:rPr>
              <w:t>Not useful</w:t>
            </w:r>
          </w:p>
          <w:p w14:paraId="7776AF22" w14:textId="77777777" w:rsidR="00F94921" w:rsidRDefault="00F94921" w:rsidP="00F94921">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I know how to do that</w:t>
            </w:r>
          </w:p>
          <w:p w14:paraId="73D10BB4" w14:textId="4B0859B2" w:rsidR="00F94921" w:rsidRPr="00AF7030" w:rsidRDefault="00F94921" w:rsidP="00F94921">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Lecturers’ task</w:t>
            </w:r>
          </w:p>
        </w:tc>
        <w:tc>
          <w:tcPr>
            <w:tcW w:w="3048" w:type="dxa"/>
          </w:tcPr>
          <w:p w14:paraId="35BADBD2" w14:textId="2F56B5AF" w:rsidR="00967D2D" w:rsidRDefault="00A95D9C" w:rsidP="0059306D">
            <w:pPr>
              <w:cnfStyle w:val="000000000000" w:firstRow="0" w:lastRow="0" w:firstColumn="0" w:lastColumn="0" w:oddVBand="0" w:evenVBand="0" w:oddHBand="0" w:evenHBand="0" w:firstRowFirstColumn="0" w:firstRowLastColumn="0" w:lastRowFirstColumn="0" w:lastRowLastColumn="0"/>
              <w:rPr>
                <w:lang w:val="en-GB"/>
              </w:rPr>
            </w:pPr>
            <w:r w:rsidRPr="00A95D9C">
              <w:rPr>
                <w:lang w:val="en-GB"/>
              </w:rPr>
              <w:lastRenderedPageBreak/>
              <w:t>This code gather</w:t>
            </w:r>
            <w:r>
              <w:rPr>
                <w:lang w:val="en-GB"/>
              </w:rPr>
              <w:t>s</w:t>
            </w:r>
            <w:r w:rsidRPr="00A95D9C">
              <w:rPr>
                <w:lang w:val="en-GB"/>
              </w:rPr>
              <w:t xml:space="preserve"> all opinions (perceived benefits, risks, usefulness, and conditions) on the </w:t>
            </w:r>
            <w:r>
              <w:rPr>
                <w:lang w:val="en-GB"/>
              </w:rPr>
              <w:t>fourth</w:t>
            </w:r>
            <w:r w:rsidRPr="00A95D9C">
              <w:rPr>
                <w:lang w:val="en-GB"/>
              </w:rPr>
              <w:t xml:space="preserve"> function of the AI tutor.  </w:t>
            </w:r>
          </w:p>
        </w:tc>
        <w:tc>
          <w:tcPr>
            <w:tcW w:w="1278" w:type="dxa"/>
          </w:tcPr>
          <w:p w14:paraId="5C8FE2A0"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lang w:val="en-GB"/>
              </w:rPr>
            </w:pPr>
          </w:p>
        </w:tc>
      </w:tr>
      <w:tr w:rsidR="00967D2D" w:rsidRPr="00453BAC" w14:paraId="38F3E87F"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7C8ED78E" w14:textId="77777777" w:rsidR="00967D2D" w:rsidRDefault="00967D2D" w:rsidP="0059306D">
            <w:pPr>
              <w:rPr>
                <w:lang w:val="en-GB"/>
              </w:rPr>
            </w:pPr>
          </w:p>
        </w:tc>
        <w:tc>
          <w:tcPr>
            <w:tcW w:w="4528" w:type="dxa"/>
          </w:tcPr>
          <w:p w14:paraId="377EDF6D"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Function 5: Time management and organisation support</w:t>
            </w:r>
          </w:p>
          <w:p w14:paraId="33F95F07" w14:textId="77777777" w:rsidR="00AF7030" w:rsidRPr="00282349" w:rsidRDefault="00AF7030" w:rsidP="00AF7030">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282349">
              <w:rPr>
                <w:color w:val="0070C0"/>
                <w:lang w:val="en-GB"/>
              </w:rPr>
              <w:t>Perceived benefits</w:t>
            </w:r>
          </w:p>
          <w:p w14:paraId="20516E70" w14:textId="767423A4" w:rsidR="00BE1842" w:rsidRDefault="00BE1842" w:rsidP="00BE184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Help with personal difficulties / ADHD symptoms </w:t>
            </w:r>
          </w:p>
          <w:p w14:paraId="66C9767D" w14:textId="647C7CDD" w:rsidR="00BE1842" w:rsidRDefault="00BE1842" w:rsidP="00BE184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Optimised</w:t>
            </w:r>
          </w:p>
          <w:p w14:paraId="202002D1" w14:textId="3A3514C5" w:rsidR="00BE1842" w:rsidRDefault="00BE1842" w:rsidP="00BE184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ould improve university organisation </w:t>
            </w:r>
          </w:p>
          <w:p w14:paraId="0F62889E" w14:textId="0A578E6C" w:rsidR="00BE1842" w:rsidRDefault="00BE1842" w:rsidP="00BE184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Deadline reminders</w:t>
            </w:r>
          </w:p>
          <w:p w14:paraId="706B0AF2" w14:textId="312ED8B4" w:rsidR="00BE1842" w:rsidRDefault="00BE1842" w:rsidP="00BE184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Already use / tried</w:t>
            </w:r>
          </w:p>
          <w:p w14:paraId="7CF56AEC" w14:textId="77777777" w:rsidR="00AF7030" w:rsidRPr="00282349" w:rsidRDefault="00AF7030" w:rsidP="00AF7030">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282349">
              <w:rPr>
                <w:color w:val="0070C0"/>
                <w:lang w:val="en-GB"/>
              </w:rPr>
              <w:t>Not useful</w:t>
            </w:r>
          </w:p>
          <w:p w14:paraId="67CC3AB7" w14:textId="77777777" w:rsidR="00556F80" w:rsidRDefault="00556F80" w:rsidP="00556F8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Too strict</w:t>
            </w:r>
          </w:p>
          <w:p w14:paraId="3AA56CAE" w14:textId="77777777" w:rsidR="00556F80" w:rsidRDefault="00556F80" w:rsidP="00556F8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 overcompensate </w:t>
            </w:r>
          </w:p>
          <w:p w14:paraId="530AE8B2" w14:textId="77777777" w:rsidR="00556F80" w:rsidRDefault="00556F80" w:rsidP="00556F8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lready tools / systems for that </w:t>
            </w:r>
          </w:p>
          <w:p w14:paraId="6237CFF7" w14:textId="77777777" w:rsidR="00556F80" w:rsidRDefault="00556F80" w:rsidP="00556F8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t doable </w:t>
            </w:r>
          </w:p>
          <w:p w14:paraId="0EF05694" w14:textId="6F95EC1B" w:rsidR="00556F80" w:rsidRPr="00AF7030" w:rsidRDefault="00556F80" w:rsidP="00556F8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wn </w:t>
            </w:r>
            <w:proofErr w:type="spellStart"/>
            <w:r>
              <w:rPr>
                <w:lang w:val="en-GB"/>
              </w:rPr>
              <w:t>responsability</w:t>
            </w:r>
            <w:proofErr w:type="spellEnd"/>
          </w:p>
        </w:tc>
        <w:tc>
          <w:tcPr>
            <w:tcW w:w="3048" w:type="dxa"/>
          </w:tcPr>
          <w:p w14:paraId="35362623" w14:textId="5206F9F5" w:rsidR="00967D2D" w:rsidRDefault="00A95D9C" w:rsidP="0059306D">
            <w:pPr>
              <w:cnfStyle w:val="000000000000" w:firstRow="0" w:lastRow="0" w:firstColumn="0" w:lastColumn="0" w:oddVBand="0" w:evenVBand="0" w:oddHBand="0" w:evenHBand="0" w:firstRowFirstColumn="0" w:firstRowLastColumn="0" w:lastRowFirstColumn="0" w:lastRowLastColumn="0"/>
              <w:rPr>
                <w:lang w:val="en-GB"/>
              </w:rPr>
            </w:pPr>
            <w:r w:rsidRPr="00A95D9C">
              <w:rPr>
                <w:lang w:val="en-GB"/>
              </w:rPr>
              <w:t>This code gather</w:t>
            </w:r>
            <w:r>
              <w:rPr>
                <w:lang w:val="en-GB"/>
              </w:rPr>
              <w:t>s</w:t>
            </w:r>
            <w:r w:rsidRPr="00A95D9C">
              <w:rPr>
                <w:lang w:val="en-GB"/>
              </w:rPr>
              <w:t xml:space="preserve"> all opinions (perceived benefits, risks, usefulness, and conditions) on the </w:t>
            </w:r>
            <w:r>
              <w:rPr>
                <w:lang w:val="en-GB"/>
              </w:rPr>
              <w:t>fifth</w:t>
            </w:r>
            <w:r w:rsidRPr="00A95D9C">
              <w:rPr>
                <w:lang w:val="en-GB"/>
              </w:rPr>
              <w:t xml:space="preserve"> function of the AI tutor.  </w:t>
            </w:r>
          </w:p>
        </w:tc>
        <w:tc>
          <w:tcPr>
            <w:tcW w:w="1278" w:type="dxa"/>
          </w:tcPr>
          <w:p w14:paraId="7961D34B"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lang w:val="en-GB"/>
              </w:rPr>
            </w:pPr>
          </w:p>
        </w:tc>
      </w:tr>
      <w:tr w:rsidR="00967D2D" w:rsidRPr="00453BAC" w14:paraId="624B6D57"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7A6F0B01" w14:textId="77777777" w:rsidR="00967D2D" w:rsidRDefault="00967D2D" w:rsidP="0059306D">
            <w:pPr>
              <w:rPr>
                <w:lang w:val="en-GB"/>
              </w:rPr>
            </w:pPr>
          </w:p>
        </w:tc>
        <w:tc>
          <w:tcPr>
            <w:tcW w:w="4528" w:type="dxa"/>
          </w:tcPr>
          <w:p w14:paraId="460A7683"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Function 6: Networking support</w:t>
            </w:r>
          </w:p>
          <w:p w14:paraId="2E92B52B" w14:textId="77777777" w:rsidR="00AF7030" w:rsidRPr="00282349" w:rsidRDefault="00AF7030" w:rsidP="00AF7030">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282349">
              <w:rPr>
                <w:color w:val="0070C0"/>
                <w:lang w:val="en-GB"/>
              </w:rPr>
              <w:t>Perceived benefits</w:t>
            </w:r>
          </w:p>
          <w:p w14:paraId="4E7B988F" w14:textId="04F71540" w:rsidR="00F828F0" w:rsidRDefault="00F828F0" w:rsidP="00F828F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ind study partner </w:t>
            </w:r>
          </w:p>
          <w:p w14:paraId="3AB8A785" w14:textId="316AEA6C" w:rsidR="00F828F0" w:rsidRDefault="00F828F0" w:rsidP="00F828F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ntrovert </w:t>
            </w:r>
          </w:p>
          <w:p w14:paraId="12475060" w14:textId="2DFAE8CD" w:rsidR="00F828F0" w:rsidRDefault="00F828F0" w:rsidP="00F828F0">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Optimised </w:t>
            </w:r>
            <w:proofErr w:type="spellStart"/>
            <w:r>
              <w:rPr>
                <w:lang w:val="en-GB"/>
              </w:rPr>
              <w:t>uni</w:t>
            </w:r>
            <w:proofErr w:type="spellEnd"/>
          </w:p>
          <w:p w14:paraId="35BE4E76" w14:textId="77777777" w:rsidR="00AF7030" w:rsidRPr="00282349" w:rsidRDefault="00AF7030" w:rsidP="00AF7030">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282349">
              <w:rPr>
                <w:color w:val="0070C0"/>
                <w:lang w:val="en-GB"/>
              </w:rPr>
              <w:t>Not useful</w:t>
            </w:r>
          </w:p>
          <w:p w14:paraId="4BE10596" w14:textId="5D7504AA" w:rsidR="00A641A7" w:rsidRDefault="00530BA2" w:rsidP="00530BA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Easy to network with other students </w:t>
            </w:r>
          </w:p>
          <w:p w14:paraId="6C86041A" w14:textId="67FE63FB" w:rsidR="00530BA2" w:rsidRDefault="00530BA2" w:rsidP="00530BA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 do not learn well with others </w:t>
            </w:r>
          </w:p>
          <w:p w14:paraId="51A27704" w14:textId="0C19788A" w:rsidR="00530BA2" w:rsidRDefault="00530BA2" w:rsidP="00530BA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oo personal </w:t>
            </w:r>
          </w:p>
          <w:p w14:paraId="41279CFF" w14:textId="02F15634" w:rsidR="00530BA2" w:rsidRDefault="00530BA2" w:rsidP="00530BA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 need for AI for this </w:t>
            </w:r>
          </w:p>
          <w:p w14:paraId="1F8672FE" w14:textId="1D8048E0" w:rsidR="00530BA2" w:rsidRDefault="00530BA2" w:rsidP="00530BA2">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Small study programme</w:t>
            </w:r>
          </w:p>
          <w:p w14:paraId="3554FA77" w14:textId="77777777" w:rsidR="00AF7030" w:rsidRPr="00282349" w:rsidRDefault="00AF7030" w:rsidP="00AF7030">
            <w:pPr>
              <w:pStyle w:val="Paragraphedeliste"/>
              <w:numPr>
                <w:ilvl w:val="0"/>
                <w:numId w:val="23"/>
              </w:numPr>
              <w:cnfStyle w:val="000000000000" w:firstRow="0" w:lastRow="0" w:firstColumn="0" w:lastColumn="0" w:oddVBand="0" w:evenVBand="0" w:oddHBand="0" w:evenHBand="0" w:firstRowFirstColumn="0" w:firstRowLastColumn="0" w:lastRowFirstColumn="0" w:lastRowLastColumn="0"/>
              <w:rPr>
                <w:color w:val="0070C0"/>
                <w:lang w:val="en-GB"/>
              </w:rPr>
            </w:pPr>
            <w:r w:rsidRPr="00282349">
              <w:rPr>
                <w:color w:val="0070C0"/>
                <w:lang w:val="en-GB"/>
              </w:rPr>
              <w:t>Conditions / Potential</w:t>
            </w:r>
          </w:p>
          <w:p w14:paraId="74607D29" w14:textId="77777777" w:rsidR="00282349" w:rsidRDefault="00282349" w:rsidP="00282349">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Maybe to find other ADHD students</w:t>
            </w:r>
          </w:p>
          <w:p w14:paraId="5C809367" w14:textId="77777777" w:rsidR="00282349" w:rsidRDefault="00282349" w:rsidP="00282349">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bigger groups </w:t>
            </w:r>
          </w:p>
          <w:p w14:paraId="11061B3B" w14:textId="1DE342B8" w:rsidR="00282349" w:rsidRPr="00AF7030" w:rsidRDefault="00282349" w:rsidP="00282349">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Maybe for emotional support</w:t>
            </w:r>
          </w:p>
        </w:tc>
        <w:tc>
          <w:tcPr>
            <w:tcW w:w="3048" w:type="dxa"/>
          </w:tcPr>
          <w:p w14:paraId="324F4F45" w14:textId="694FF13C" w:rsidR="00967D2D" w:rsidRDefault="00A95D9C" w:rsidP="0059306D">
            <w:pPr>
              <w:cnfStyle w:val="000000000000" w:firstRow="0" w:lastRow="0" w:firstColumn="0" w:lastColumn="0" w:oddVBand="0" w:evenVBand="0" w:oddHBand="0" w:evenHBand="0" w:firstRowFirstColumn="0" w:firstRowLastColumn="0" w:lastRowFirstColumn="0" w:lastRowLastColumn="0"/>
              <w:rPr>
                <w:lang w:val="en-GB"/>
              </w:rPr>
            </w:pPr>
            <w:r w:rsidRPr="00A95D9C">
              <w:rPr>
                <w:lang w:val="en-GB"/>
              </w:rPr>
              <w:t>This code gather</w:t>
            </w:r>
            <w:r>
              <w:rPr>
                <w:lang w:val="en-GB"/>
              </w:rPr>
              <w:t>s</w:t>
            </w:r>
            <w:r w:rsidRPr="00A95D9C">
              <w:rPr>
                <w:lang w:val="en-GB"/>
              </w:rPr>
              <w:t xml:space="preserve"> all opinions (perceived benefits, risks, usefulness, and conditions) on the </w:t>
            </w:r>
            <w:r>
              <w:rPr>
                <w:lang w:val="en-GB"/>
              </w:rPr>
              <w:t>sixth</w:t>
            </w:r>
            <w:r w:rsidRPr="00A95D9C">
              <w:rPr>
                <w:lang w:val="en-GB"/>
              </w:rPr>
              <w:t xml:space="preserve"> function of the AI tutor.  </w:t>
            </w:r>
          </w:p>
        </w:tc>
        <w:tc>
          <w:tcPr>
            <w:tcW w:w="1278" w:type="dxa"/>
          </w:tcPr>
          <w:p w14:paraId="27A0E3AF" w14:textId="77777777" w:rsidR="00967D2D" w:rsidRDefault="00967D2D" w:rsidP="0059306D">
            <w:pPr>
              <w:cnfStyle w:val="000000000000" w:firstRow="0" w:lastRow="0" w:firstColumn="0" w:lastColumn="0" w:oddVBand="0" w:evenVBand="0" w:oddHBand="0" w:evenHBand="0" w:firstRowFirstColumn="0" w:firstRowLastColumn="0" w:lastRowFirstColumn="0" w:lastRowLastColumn="0"/>
              <w:rPr>
                <w:lang w:val="en-GB"/>
              </w:rPr>
            </w:pPr>
          </w:p>
        </w:tc>
      </w:tr>
      <w:tr w:rsidR="003754F4" w:rsidRPr="00334C69" w14:paraId="042F8B77"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1268431A" w14:textId="77777777" w:rsidR="00A454B7" w:rsidRDefault="00A454B7" w:rsidP="0059306D">
            <w:pPr>
              <w:rPr>
                <w:lang w:val="en-GB"/>
              </w:rPr>
            </w:pPr>
          </w:p>
        </w:tc>
        <w:tc>
          <w:tcPr>
            <w:tcW w:w="4528" w:type="dxa"/>
          </w:tcPr>
          <w:p w14:paraId="44E2FCE2"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Sharing ADHD</w:t>
            </w:r>
          </w:p>
          <w:p w14:paraId="530C4C08" w14:textId="77777777" w:rsidR="00A454B7" w:rsidRPr="00790EDE" w:rsidRDefault="00A454B7" w:rsidP="0059306D">
            <w:pPr>
              <w:pStyle w:val="Paragraphedeliste"/>
              <w:numPr>
                <w:ilvl w:val="0"/>
                <w:numId w:val="10"/>
              </w:numPr>
              <w:cnfStyle w:val="000000000000" w:firstRow="0" w:lastRow="0" w:firstColumn="0" w:lastColumn="0" w:oddVBand="0" w:evenVBand="0" w:oddHBand="0" w:evenHBand="0" w:firstRowFirstColumn="0" w:firstRowLastColumn="0" w:lastRowFirstColumn="0" w:lastRowLastColumn="0"/>
              <w:rPr>
                <w:color w:val="0070C0"/>
                <w:lang w:val="en-GB"/>
              </w:rPr>
            </w:pPr>
            <w:r w:rsidRPr="00790EDE">
              <w:rPr>
                <w:color w:val="0070C0"/>
                <w:lang w:val="en-GB"/>
              </w:rPr>
              <w:t>Yes</w:t>
            </w:r>
          </w:p>
          <w:p w14:paraId="62F4B799" w14:textId="733DB2F9" w:rsidR="00745F3C" w:rsidRDefault="00745F3C" w:rsidP="00745F3C">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Reasons</w:t>
            </w:r>
          </w:p>
          <w:p w14:paraId="0BFDBCF0" w14:textId="5CD79CFD" w:rsidR="004971BC" w:rsidRDefault="004971BC" w:rsidP="004971BC">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For personalisation</w:t>
            </w:r>
          </w:p>
          <w:p w14:paraId="32B9CCE9" w14:textId="7C7DC2FE" w:rsidR="004971BC" w:rsidRDefault="00EF35EE" w:rsidP="004971BC">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ime management </w:t>
            </w:r>
          </w:p>
          <w:p w14:paraId="679B69B3" w14:textId="30292CD5" w:rsidR="00EF35EE" w:rsidRDefault="00EF35EE" w:rsidP="004971BC">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nstructions </w:t>
            </w:r>
          </w:p>
          <w:p w14:paraId="292715DD" w14:textId="4E5F2442" w:rsidR="00EF35EE" w:rsidRDefault="00EF35EE" w:rsidP="004971BC">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Help with concentration </w:t>
            </w:r>
          </w:p>
          <w:p w14:paraId="77D1ED6B" w14:textId="74FFB50C" w:rsidR="00EF35EE" w:rsidRDefault="00EF35EE" w:rsidP="004971BC">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pecialised font </w:t>
            </w:r>
          </w:p>
          <w:p w14:paraId="5355D1DE" w14:textId="0EC038E4" w:rsidR="00EF35EE" w:rsidRDefault="00EF35EE" w:rsidP="004971BC">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hort summaries to help learning </w:t>
            </w:r>
          </w:p>
          <w:p w14:paraId="38794770" w14:textId="45FB70B0" w:rsidR="00EF35EE" w:rsidRDefault="00EF35EE" w:rsidP="004971BC">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ecommendations </w:t>
            </w:r>
          </w:p>
          <w:p w14:paraId="708DB6DB" w14:textId="17C3A783" w:rsidR="00EF35EE" w:rsidRDefault="00A16AA8" w:rsidP="004971BC">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Tips to get started</w:t>
            </w:r>
          </w:p>
          <w:p w14:paraId="7D7E3CCE" w14:textId="08C1BE0F" w:rsidR="004971BC" w:rsidRDefault="004971BC" w:rsidP="004971BC">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Would not work otherwise</w:t>
            </w:r>
          </w:p>
          <w:p w14:paraId="55A05A3B" w14:textId="3A3845E5" w:rsidR="004971BC" w:rsidRDefault="004971BC" w:rsidP="004971BC">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onnect with other </w:t>
            </w:r>
            <w:proofErr w:type="spellStart"/>
            <w:r>
              <w:rPr>
                <w:lang w:val="en-GB"/>
              </w:rPr>
              <w:t>ADHDer</w:t>
            </w:r>
            <w:proofErr w:type="spellEnd"/>
          </w:p>
          <w:p w14:paraId="6930F479" w14:textId="4996DED4" w:rsidR="00745F3C" w:rsidRDefault="00745F3C" w:rsidP="00745F3C">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certain </w:t>
            </w:r>
          </w:p>
          <w:p w14:paraId="773B5380" w14:textId="00194E25" w:rsidR="00A16AA8" w:rsidRDefault="00A16AA8" w:rsidP="00A16AA8">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Maybe more personalisation </w:t>
            </w:r>
          </w:p>
          <w:p w14:paraId="65DAEF99" w14:textId="2C50A009" w:rsidR="00745F3C" w:rsidRDefault="00745F3C" w:rsidP="00745F3C">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With conditions</w:t>
            </w:r>
          </w:p>
          <w:p w14:paraId="417F24BD" w14:textId="14A2DAF4" w:rsidR="00A16AA8" w:rsidRDefault="00790EDE" w:rsidP="00790EDE">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no labelling effect / </w:t>
            </w:r>
            <w:proofErr w:type="spellStart"/>
            <w:r>
              <w:rPr>
                <w:lang w:val="en-GB"/>
              </w:rPr>
              <w:t>Sonderbehandlung</w:t>
            </w:r>
            <w:proofErr w:type="spellEnd"/>
            <w:r>
              <w:rPr>
                <w:lang w:val="en-GB"/>
              </w:rPr>
              <w:t xml:space="preserve"> </w:t>
            </w:r>
          </w:p>
          <w:p w14:paraId="601AB75D" w14:textId="2E18424B" w:rsidR="00790EDE" w:rsidRDefault="00790EDE" w:rsidP="00790EDE">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asked for </w:t>
            </w:r>
          </w:p>
          <w:p w14:paraId="5D149544" w14:textId="7D0E7709" w:rsidR="00790EDE" w:rsidRDefault="00790EDE" w:rsidP="00790EDE">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transparent </w:t>
            </w:r>
          </w:p>
          <w:p w14:paraId="360FAB28" w14:textId="79EB0979" w:rsidR="00790EDE" w:rsidRDefault="00790EDE" w:rsidP="00790EDE">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f voluntary</w:t>
            </w:r>
          </w:p>
          <w:p w14:paraId="76D8945A" w14:textId="77777777" w:rsidR="00A454B7" w:rsidRPr="00790EDE" w:rsidRDefault="00A454B7" w:rsidP="0059306D">
            <w:pPr>
              <w:pStyle w:val="Paragraphedeliste"/>
              <w:numPr>
                <w:ilvl w:val="0"/>
                <w:numId w:val="10"/>
              </w:numPr>
              <w:cnfStyle w:val="000000000000" w:firstRow="0" w:lastRow="0" w:firstColumn="0" w:lastColumn="0" w:oddVBand="0" w:evenVBand="0" w:oddHBand="0" w:evenHBand="0" w:firstRowFirstColumn="0" w:firstRowLastColumn="0" w:lastRowFirstColumn="0" w:lastRowLastColumn="0"/>
              <w:rPr>
                <w:color w:val="0070C0"/>
                <w:lang w:val="en-GB"/>
              </w:rPr>
            </w:pPr>
            <w:r w:rsidRPr="00790EDE">
              <w:rPr>
                <w:color w:val="0070C0"/>
                <w:lang w:val="en-GB"/>
              </w:rPr>
              <w:t>No</w:t>
            </w:r>
          </w:p>
          <w:p w14:paraId="52F53629" w14:textId="0D9ECA99" w:rsidR="009D414E" w:rsidRDefault="009D414E" w:rsidP="009D414E">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 benefits </w:t>
            </w:r>
          </w:p>
          <w:p w14:paraId="64506123" w14:textId="595E794B" w:rsidR="009D414E" w:rsidRDefault="009D414E" w:rsidP="009D414E">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not relevant </w:t>
            </w:r>
          </w:p>
          <w:p w14:paraId="39B0A329" w14:textId="14DB9968" w:rsidR="009D414E" w:rsidRDefault="009D414E" w:rsidP="009D414E">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t human</w:t>
            </w:r>
          </w:p>
          <w:p w14:paraId="699FA8CC" w14:textId="77777777" w:rsidR="00AF7030" w:rsidRPr="00790EDE" w:rsidRDefault="00AF7030" w:rsidP="0059306D">
            <w:pPr>
              <w:pStyle w:val="Paragraphedeliste"/>
              <w:numPr>
                <w:ilvl w:val="0"/>
                <w:numId w:val="10"/>
              </w:numPr>
              <w:cnfStyle w:val="000000000000" w:firstRow="0" w:lastRow="0" w:firstColumn="0" w:lastColumn="0" w:oddVBand="0" w:evenVBand="0" w:oddHBand="0" w:evenHBand="0" w:firstRowFirstColumn="0" w:firstRowLastColumn="0" w:lastRowFirstColumn="0" w:lastRowLastColumn="0"/>
              <w:rPr>
                <w:color w:val="0070C0"/>
                <w:lang w:val="en-GB"/>
              </w:rPr>
            </w:pPr>
            <w:r w:rsidRPr="00790EDE">
              <w:rPr>
                <w:color w:val="0070C0"/>
                <w:lang w:val="en-GB"/>
              </w:rPr>
              <w:t>Risks</w:t>
            </w:r>
          </w:p>
          <w:p w14:paraId="08F30B8C" w14:textId="77777777" w:rsidR="009D414E" w:rsidRDefault="00E46AB7" w:rsidP="00E46AB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Labelling</w:t>
            </w:r>
          </w:p>
          <w:p w14:paraId="2DB7EC45" w14:textId="77777777" w:rsidR="00E46AB7" w:rsidRDefault="00E46AB7" w:rsidP="00E46AB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t enough data</w:t>
            </w:r>
          </w:p>
          <w:p w14:paraId="3A53AD35" w14:textId="7CDD5B10" w:rsidR="00E46AB7" w:rsidRDefault="00E46AB7" w:rsidP="00E46AB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Sharing info</w:t>
            </w:r>
          </w:p>
        </w:tc>
        <w:tc>
          <w:tcPr>
            <w:tcW w:w="3048" w:type="dxa"/>
          </w:tcPr>
          <w:p w14:paraId="3728994E" w14:textId="4CAE7EDA"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This code gathers the information on whether and why participants would indicate in the system that they have ADHD</w:t>
            </w:r>
            <w:r w:rsidR="00A95D9C">
              <w:rPr>
                <w:lang w:val="en-GB"/>
              </w:rPr>
              <w:t xml:space="preserve"> and under which conditions. </w:t>
            </w:r>
          </w:p>
        </w:tc>
        <w:tc>
          <w:tcPr>
            <w:tcW w:w="1278" w:type="dxa"/>
          </w:tcPr>
          <w:p w14:paraId="2B8E1104"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6</w:t>
            </w:r>
          </w:p>
        </w:tc>
      </w:tr>
      <w:tr w:rsidR="003754F4" w:rsidRPr="00453BAC" w14:paraId="66730F56"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2F0612DF" w14:textId="77777777" w:rsidR="00A454B7" w:rsidRDefault="00A454B7" w:rsidP="0059306D">
            <w:pPr>
              <w:rPr>
                <w:lang w:val="en-GB"/>
              </w:rPr>
            </w:pPr>
          </w:p>
        </w:tc>
        <w:tc>
          <w:tcPr>
            <w:tcW w:w="4528" w:type="dxa"/>
          </w:tcPr>
          <w:p w14:paraId="170EC929"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Access</w:t>
            </w:r>
          </w:p>
          <w:p w14:paraId="2D47DCB3" w14:textId="77777777" w:rsidR="00A454B7" w:rsidRPr="00E60136" w:rsidRDefault="00A454B7" w:rsidP="0059306D">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color w:val="0070C0"/>
                <w:lang w:val="en-GB"/>
              </w:rPr>
            </w:pPr>
            <w:r w:rsidRPr="00E60136">
              <w:rPr>
                <w:color w:val="0070C0"/>
                <w:lang w:val="en-GB"/>
              </w:rPr>
              <w:t xml:space="preserve">Allowed </w:t>
            </w:r>
          </w:p>
          <w:p w14:paraId="1617C673" w14:textId="77777777" w:rsidR="00A454B7" w:rsidRDefault="00A454B7" w:rsidP="00980F15">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Faculty staff (not grading)</w:t>
            </w:r>
          </w:p>
          <w:p w14:paraId="3090748B" w14:textId="167225A0" w:rsidR="00980F15" w:rsidRDefault="00980F15" w:rsidP="00980F15">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easons </w:t>
            </w:r>
          </w:p>
          <w:p w14:paraId="3EFF8A0D" w14:textId="307A8200" w:rsidR="00980F15" w:rsidRDefault="00980F15" w:rsidP="00980F15">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etter understanding </w:t>
            </w:r>
          </w:p>
          <w:p w14:paraId="54F90AA4" w14:textId="0B78891C" w:rsidR="00980F15" w:rsidRDefault="00980F15" w:rsidP="00980F15">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Quality control </w:t>
            </w:r>
          </w:p>
          <w:p w14:paraId="2B344FC4" w14:textId="498175B1" w:rsidR="00980F15" w:rsidRDefault="00980F15" w:rsidP="00980F15">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Improve course</w:t>
            </w:r>
          </w:p>
          <w:p w14:paraId="6945A96B" w14:textId="30A962BE" w:rsidR="00980F15" w:rsidRDefault="00980F15" w:rsidP="00980F15">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Conditions</w:t>
            </w:r>
          </w:p>
          <w:p w14:paraId="1505D614" w14:textId="38EDBDD2" w:rsidR="003A3500" w:rsidRDefault="003A3500" w:rsidP="003A3500">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anonymised </w:t>
            </w:r>
          </w:p>
          <w:p w14:paraId="49EE62A0" w14:textId="662B5A70" w:rsidR="003A3500" w:rsidRDefault="003A3500" w:rsidP="003A3500">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no consequence on herself </w:t>
            </w:r>
          </w:p>
          <w:p w14:paraId="3DC24A4E" w14:textId="2D3929EC" w:rsidR="003A3500" w:rsidRDefault="003A3500" w:rsidP="003A3500">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aware on topic </w:t>
            </w:r>
          </w:p>
          <w:p w14:paraId="2E8C03F9" w14:textId="1B08F8DE" w:rsidR="003A3500" w:rsidRPr="003A3500" w:rsidRDefault="003A3500" w:rsidP="003A3500">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no impact on grading </w:t>
            </w:r>
          </w:p>
          <w:p w14:paraId="2924F4A2" w14:textId="77777777" w:rsidR="00A454B7" w:rsidRDefault="00A454B7" w:rsidP="00980F15">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rogramming team</w:t>
            </w:r>
          </w:p>
          <w:p w14:paraId="3D35E3EF" w14:textId="4CA5702F" w:rsidR="0042342C" w:rsidRDefault="0042342C" w:rsidP="0042342C">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easons </w:t>
            </w:r>
          </w:p>
          <w:p w14:paraId="514F4586" w14:textId="2506BCD7" w:rsidR="0042342C" w:rsidRDefault="0042342C" w:rsidP="0042342C">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ool </w:t>
            </w:r>
            <w:proofErr w:type="spellStart"/>
            <w:r>
              <w:rPr>
                <w:lang w:val="en-GB"/>
              </w:rPr>
              <w:t>weiterentwickeln</w:t>
            </w:r>
            <w:proofErr w:type="spellEnd"/>
            <w:r>
              <w:rPr>
                <w:lang w:val="en-GB"/>
              </w:rPr>
              <w:t xml:space="preserve"> / ADHS </w:t>
            </w:r>
            <w:proofErr w:type="spellStart"/>
            <w:r>
              <w:rPr>
                <w:lang w:val="en-GB"/>
              </w:rPr>
              <w:t>berücksichtigen</w:t>
            </w:r>
            <w:proofErr w:type="spellEnd"/>
          </w:p>
          <w:p w14:paraId="47D0BB6E" w14:textId="25082D2E" w:rsidR="0042342C" w:rsidRDefault="0042342C" w:rsidP="0042342C">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Conditions</w:t>
            </w:r>
          </w:p>
          <w:p w14:paraId="2E6CFFE3" w14:textId="08160F1F" w:rsidR="001D71F1" w:rsidRDefault="001D71F1" w:rsidP="001D71F1">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explicit consent </w:t>
            </w:r>
          </w:p>
          <w:p w14:paraId="5535F6FD" w14:textId="52931670" w:rsidR="001D71F1" w:rsidRDefault="001D71F1" w:rsidP="001D71F1">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no personal info </w:t>
            </w:r>
          </w:p>
          <w:p w14:paraId="304F5C5D" w14:textId="66BB09BD" w:rsidR="001D71F1" w:rsidRDefault="001D71F1" w:rsidP="001D71F1">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no impact on grading </w:t>
            </w:r>
          </w:p>
          <w:p w14:paraId="0FB69827" w14:textId="27DA80A1" w:rsidR="001D71F1" w:rsidRDefault="001D71F1" w:rsidP="001D71F1">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Only if anonymised and confidentiality agreement</w:t>
            </w:r>
          </w:p>
          <w:p w14:paraId="70723C7B" w14:textId="56380F09" w:rsidR="00842E51" w:rsidRDefault="00842E51" w:rsidP="00980F15">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cturers / tutors (people grading) </w:t>
            </w:r>
          </w:p>
          <w:p w14:paraId="244A4856" w14:textId="1C2C6EDC" w:rsidR="005C7855" w:rsidRDefault="005C7855" w:rsidP="005C7855">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Reasons</w:t>
            </w:r>
          </w:p>
          <w:p w14:paraId="115804F8" w14:textId="723CCC6C" w:rsidR="005C7855" w:rsidRDefault="005C7855" w:rsidP="005C7855">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Improve course</w:t>
            </w:r>
          </w:p>
          <w:p w14:paraId="10F3060F" w14:textId="613C92BC" w:rsidR="005C7855" w:rsidRDefault="005C7855" w:rsidP="005C7855">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Mehr </w:t>
            </w:r>
            <w:proofErr w:type="spellStart"/>
            <w:r>
              <w:rPr>
                <w:lang w:val="en-GB"/>
              </w:rPr>
              <w:t>Verständnis</w:t>
            </w:r>
            <w:proofErr w:type="spellEnd"/>
            <w:r>
              <w:rPr>
                <w:lang w:val="en-GB"/>
              </w:rPr>
              <w:t xml:space="preserve"> für </w:t>
            </w:r>
            <w:proofErr w:type="spellStart"/>
            <w:r>
              <w:rPr>
                <w:lang w:val="en-GB"/>
              </w:rPr>
              <w:t>Studierende</w:t>
            </w:r>
            <w:proofErr w:type="spellEnd"/>
          </w:p>
          <w:p w14:paraId="40E58F73" w14:textId="50D06CC3" w:rsidR="005C7855" w:rsidRDefault="005C7855" w:rsidP="005C7855">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Conditions</w:t>
            </w:r>
          </w:p>
          <w:p w14:paraId="00E6B1D4" w14:textId="09A99A51" w:rsidR="00343DD0" w:rsidRDefault="00343DD0" w:rsidP="00343DD0">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anonymised </w:t>
            </w:r>
          </w:p>
          <w:p w14:paraId="54230B1E" w14:textId="1E204F83" w:rsidR="00343DD0" w:rsidRDefault="00343DD0" w:rsidP="00343DD0">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no personal consequence </w:t>
            </w:r>
          </w:p>
          <w:p w14:paraId="3802E47B" w14:textId="14100B35" w:rsidR="00343DD0" w:rsidRDefault="00343DD0" w:rsidP="00343DD0">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sensitive to ADHD </w:t>
            </w:r>
          </w:p>
          <w:p w14:paraId="51D4764B" w14:textId="30B91B1E" w:rsidR="00343DD0" w:rsidRPr="00842E51" w:rsidRDefault="00343DD0" w:rsidP="00343DD0">
            <w:pPr>
              <w:pStyle w:val="Paragraphedeliste"/>
              <w:numPr>
                <w:ilvl w:val="3"/>
                <w:numId w:val="10"/>
              </w:numPr>
              <w:ind w:left="1335"/>
              <w:cnfStyle w:val="000000000000" w:firstRow="0" w:lastRow="0" w:firstColumn="0" w:lastColumn="0" w:oddVBand="0" w:evenVBand="0" w:oddHBand="0" w:evenHBand="0" w:firstRowFirstColumn="0" w:firstRowLastColumn="0" w:lastRowFirstColumn="0" w:lastRowLastColumn="0"/>
              <w:rPr>
                <w:lang w:val="en-GB"/>
              </w:rPr>
            </w:pPr>
            <w:r>
              <w:rPr>
                <w:lang w:val="en-GB"/>
              </w:rPr>
              <w:t>If I decide</w:t>
            </w:r>
          </w:p>
          <w:p w14:paraId="09C9AFF0" w14:textId="0372D48A" w:rsidR="00A454B7" w:rsidRDefault="00842E51" w:rsidP="00980F15">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Me</w:t>
            </w:r>
          </w:p>
          <w:p w14:paraId="196F4FCC" w14:textId="77777777" w:rsidR="00A454B7" w:rsidRPr="00E60136" w:rsidRDefault="00A454B7" w:rsidP="0059306D">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color w:val="0070C0"/>
                <w:lang w:val="en-GB"/>
              </w:rPr>
            </w:pPr>
            <w:r w:rsidRPr="00E60136">
              <w:rPr>
                <w:color w:val="0070C0"/>
                <w:lang w:val="en-GB"/>
              </w:rPr>
              <w:t xml:space="preserve">Not allowed </w:t>
            </w:r>
          </w:p>
          <w:p w14:paraId="5E551522" w14:textId="77777777" w:rsidR="00A454B7" w:rsidRDefault="00A454B7" w:rsidP="00980F15">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Lecturers / tutors (people grading) </w:t>
            </w:r>
          </w:p>
          <w:p w14:paraId="229691D4" w14:textId="62D5AF65" w:rsidR="00A853B0" w:rsidRDefault="00A853B0" w:rsidP="00A853B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Would change use </w:t>
            </w:r>
          </w:p>
          <w:p w14:paraId="0BE900D6" w14:textId="3DD879D8" w:rsidR="00A853B0" w:rsidRDefault="00A853B0" w:rsidP="00A853B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isk labelling </w:t>
            </w:r>
          </w:p>
          <w:p w14:paraId="641A729C" w14:textId="1A24BCE3" w:rsidR="00A853B0" w:rsidRDefault="00A853B0" w:rsidP="00A853B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oo personal </w:t>
            </w:r>
          </w:p>
          <w:p w14:paraId="57C29A82" w14:textId="58BECF7F" w:rsidR="00A853B0" w:rsidRDefault="00A853B0" w:rsidP="00A853B0">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Won't have time</w:t>
            </w:r>
          </w:p>
          <w:p w14:paraId="525E08AC" w14:textId="68D38249" w:rsidR="009F4327" w:rsidRDefault="009F4327" w:rsidP="00980F15">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Nobody should have access</w:t>
            </w:r>
          </w:p>
          <w:p w14:paraId="6F2D5EED" w14:textId="1B7486F0" w:rsidR="009F4327" w:rsidRDefault="009F4327" w:rsidP="00980F15">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Programming team</w:t>
            </w:r>
          </w:p>
          <w:p w14:paraId="3DF0F669" w14:textId="66A7EEEA" w:rsidR="00115C14" w:rsidRDefault="00115C14" w:rsidP="00115C14">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Would share </w:t>
            </w:r>
            <w:proofErr w:type="gramStart"/>
            <w:r>
              <w:rPr>
                <w:lang w:val="en-GB"/>
              </w:rPr>
              <w:t>less</w:t>
            </w:r>
            <w:proofErr w:type="gramEnd"/>
            <w:r>
              <w:rPr>
                <w:lang w:val="en-GB"/>
              </w:rPr>
              <w:t xml:space="preserve"> personal data</w:t>
            </w:r>
          </w:p>
          <w:p w14:paraId="74DC6948" w14:textId="380246A3" w:rsidR="008D2D59" w:rsidRDefault="008D2D59" w:rsidP="00980F15">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Third party</w:t>
            </w:r>
          </w:p>
          <w:p w14:paraId="60F3F342" w14:textId="77777777" w:rsidR="00A454B7" w:rsidRDefault="00A454B7" w:rsidP="00980F15">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Faculty staff (not grading)</w:t>
            </w:r>
          </w:p>
          <w:p w14:paraId="52DD2C04" w14:textId="77777777" w:rsidR="008D2D59" w:rsidRPr="00E60136" w:rsidRDefault="008D2D59" w:rsidP="008D2D59">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color w:val="0070C0"/>
                <w:lang w:val="en-GB"/>
              </w:rPr>
            </w:pPr>
            <w:r w:rsidRPr="00E60136">
              <w:rPr>
                <w:color w:val="0070C0"/>
                <w:lang w:val="en-GB"/>
              </w:rPr>
              <w:t>Egal</w:t>
            </w:r>
          </w:p>
          <w:p w14:paraId="011892E5" w14:textId="70696336" w:rsidR="008D2D59" w:rsidRDefault="008D2D59" w:rsidP="008D2D59">
            <w:pPr>
              <w:pStyle w:val="Paragraphedeliste"/>
              <w:numPr>
                <w:ilvl w:val="0"/>
                <w:numId w:val="12"/>
              </w:numPr>
              <w:cnfStyle w:val="000000000000" w:firstRow="0" w:lastRow="0" w:firstColumn="0" w:lastColumn="0" w:oddVBand="0" w:evenVBand="0" w:oddHBand="0" w:evenHBand="0" w:firstRowFirstColumn="0" w:firstRowLastColumn="0" w:lastRowFirstColumn="0" w:lastRowLastColumn="0"/>
              <w:rPr>
                <w:lang w:val="en-GB"/>
              </w:rPr>
            </w:pPr>
            <w:r w:rsidRPr="00E60136">
              <w:rPr>
                <w:color w:val="0070C0"/>
                <w:lang w:val="en-GB"/>
              </w:rPr>
              <w:t xml:space="preserve">Doubt staff </w:t>
            </w:r>
            <w:proofErr w:type="spellStart"/>
            <w:r w:rsidRPr="00E60136">
              <w:rPr>
                <w:color w:val="0070C0"/>
                <w:lang w:val="en-GB"/>
              </w:rPr>
              <w:t>wil</w:t>
            </w:r>
            <w:proofErr w:type="spellEnd"/>
            <w:r w:rsidRPr="00E60136">
              <w:rPr>
                <w:color w:val="0070C0"/>
                <w:lang w:val="en-GB"/>
              </w:rPr>
              <w:t xml:space="preserve"> have time to analyse</w:t>
            </w:r>
          </w:p>
        </w:tc>
        <w:tc>
          <w:tcPr>
            <w:tcW w:w="3048" w:type="dxa"/>
          </w:tcPr>
          <w:p w14:paraId="26C810FE" w14:textId="26C21BE1"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This code gathers all answers on who should have data access or not and explanations </w:t>
            </w:r>
            <w:r w:rsidR="00A95D9C">
              <w:rPr>
                <w:lang w:val="en-GB"/>
              </w:rPr>
              <w:t xml:space="preserve">and conditions </w:t>
            </w:r>
            <w:r>
              <w:rPr>
                <w:lang w:val="en-GB"/>
              </w:rPr>
              <w:t xml:space="preserve">for it. </w:t>
            </w:r>
          </w:p>
        </w:tc>
        <w:tc>
          <w:tcPr>
            <w:tcW w:w="1278" w:type="dxa"/>
          </w:tcPr>
          <w:p w14:paraId="6440A3C8"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7</w:t>
            </w:r>
          </w:p>
          <w:p w14:paraId="1ED82E40"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q61JCyil","properties":{"formattedCitation":"[5, 6]","plainCitation":"[5, 6]","noteIndex":0},"citationItems":[{"id":5033,"uris":["http://zotero.org/users/9818774/items/IA9L53QE"],"itemData":{"id":5033,"type":"paper-conference","abstract":"Customizing assistive technologies based on user needs, abilities, and preferences is necessary for accessibility, especially for individuals whose abilities vary due to a diagnosis, medication, or other external factors. Adaptive Assistive Technologies (AATs) that can automatically monitor a user's current abilities and adapt functionality and appearance accordingly offer exciting solutions. However, there is an often-overlooked privacy tradeoff between usability and user privacy when designing such systems. We present a general privacy threat model analysis of AATs and contextualize it with findings from an interview study with older adults who experience pointing problems. We found that participants had positive attitude towards assistive technologies that gather their personal data but also had strong preferences for how their data should be used and who should have access to it. We identify a need to seriously consider privacy threats when designing assistive technologies to avoid exposing users to them.","collection-title":"ASSETS '18","container-title":"Proceedings of the 20th International ACM SIGACCESS Conference on Computers and Accessibility","DOI":"10.1145/3234695.3239331","event-place":"New York, NY, USA","ISBN":"978-1-4503-5650-3","note":"event-place: Galway, Ireland","page":"203–216","publisher":"Association for Computing Machinery","publisher-place":"New York, NY, USA","title":"Who Should Have Access to my Pointing Data? Privacy Tradeoffs of Adaptive Assistive Technologies","URL":"https://doi.org/10.1145/3234695.3239331","author":[{"family":"Hamidi","given":"Foad"},{"family":"Poneres","given":"Kellie"},{"family":"Massey","given":"Aaron"},{"family":"Hurst","given":"Amy"}],"issued":{"date-parts":[["2018"]]}}},{"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schema":"https://github.com/citation-style-language/schema/raw/master/csl-citation.json"} </w:instrText>
            </w:r>
            <w:r>
              <w:rPr>
                <w:lang w:val="en-GB"/>
              </w:rPr>
              <w:fldChar w:fldCharType="separate"/>
            </w:r>
            <w:r w:rsidRPr="00F47DA6">
              <w:rPr>
                <w:rFonts w:ascii="Calibri" w:hAnsi="Calibri" w:cs="Calibri"/>
                <w:lang w:val="en-GB"/>
              </w:rPr>
              <w:t>[5, 6]</w:t>
            </w:r>
            <w:r>
              <w:rPr>
                <w:lang w:val="en-GB"/>
              </w:rPr>
              <w:fldChar w:fldCharType="end"/>
            </w:r>
          </w:p>
        </w:tc>
      </w:tr>
      <w:tr w:rsidR="003754F4" w14:paraId="4DEB3067"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67203806" w14:textId="77777777" w:rsidR="00A454B7" w:rsidRDefault="00A454B7" w:rsidP="0059306D">
            <w:pPr>
              <w:rPr>
                <w:lang w:val="en-GB"/>
              </w:rPr>
            </w:pPr>
          </w:p>
        </w:tc>
        <w:tc>
          <w:tcPr>
            <w:tcW w:w="4528" w:type="dxa"/>
          </w:tcPr>
          <w:p w14:paraId="5A121997"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Storing</w:t>
            </w:r>
          </w:p>
          <w:p w14:paraId="036CA6C7" w14:textId="77777777" w:rsidR="00A454B7" w:rsidRDefault="00A454B7"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nonymised / Pseudonymised </w:t>
            </w:r>
          </w:p>
          <w:p w14:paraId="3C39D2D6" w14:textId="4B46985F" w:rsidR="004451C8" w:rsidRDefault="004451C8" w:rsidP="004451C8">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Verschlüsselt</w:t>
            </w:r>
            <w:proofErr w:type="spellEnd"/>
          </w:p>
          <w:p w14:paraId="7A46C980" w14:textId="77777777" w:rsidR="00A454B7" w:rsidRDefault="00A454B7"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With name</w:t>
            </w:r>
          </w:p>
          <w:p w14:paraId="26E319F8" w14:textId="24A3565F" w:rsidR="003F1CAA" w:rsidRDefault="003F1CAA" w:rsidP="003F1CA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chullogin</w:t>
            </w:r>
            <w:proofErr w:type="spellEnd"/>
          </w:p>
          <w:p w14:paraId="708A1D11" w14:textId="77777777" w:rsidR="003F1CAA" w:rsidRDefault="003F1CAA" w:rsidP="003F1CAA">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Chat history</w:t>
            </w:r>
          </w:p>
          <w:p w14:paraId="4E65040B" w14:textId="74E595BB" w:rsidR="000E652B" w:rsidRDefault="000E652B" w:rsidP="000E652B">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hat history saved </w:t>
            </w:r>
          </w:p>
          <w:p w14:paraId="1DC38320" w14:textId="2F6F5E18" w:rsidR="003F1CAA" w:rsidRPr="000E652B" w:rsidRDefault="000E652B" w:rsidP="000E652B">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hat history not saved</w:t>
            </w:r>
          </w:p>
          <w:p w14:paraId="0B8C1AD2" w14:textId="2853467A" w:rsidR="00A454B7" w:rsidRDefault="00A454B7" w:rsidP="0059306D">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In Switzerland</w:t>
            </w:r>
          </w:p>
          <w:p w14:paraId="2F55AA7A" w14:textId="77777777" w:rsidR="003F1CAA" w:rsidRDefault="000E652B" w:rsidP="003F1CAA">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Do not care </w:t>
            </w:r>
          </w:p>
          <w:p w14:paraId="3A2F5EE9" w14:textId="77777777" w:rsidR="000E652B" w:rsidRDefault="000E652B" w:rsidP="003F1CAA">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ndividually </w:t>
            </w:r>
          </w:p>
          <w:p w14:paraId="1782A82B" w14:textId="77777777" w:rsidR="000E652B" w:rsidRDefault="000E652B" w:rsidP="003F1CAA">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Cannot answer</w:t>
            </w:r>
          </w:p>
          <w:p w14:paraId="08AD2FF6" w14:textId="2602441E" w:rsidR="000E652B" w:rsidRDefault="000E652B" w:rsidP="003F1CAA">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Pr>
                <w:lang w:val="en-GB"/>
              </w:rPr>
              <w:t>At the university</w:t>
            </w:r>
          </w:p>
        </w:tc>
        <w:tc>
          <w:tcPr>
            <w:tcW w:w="3048" w:type="dxa"/>
          </w:tcPr>
          <w:p w14:paraId="7715989A"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all answers on how data should be stored. </w:t>
            </w:r>
          </w:p>
        </w:tc>
        <w:tc>
          <w:tcPr>
            <w:tcW w:w="1278" w:type="dxa"/>
          </w:tcPr>
          <w:p w14:paraId="128C3A8B"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8 and Q19</w:t>
            </w:r>
          </w:p>
          <w:p w14:paraId="28AE9DDF"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APeccLkS","properties":{"formattedCitation":"[6]","plainCitation":"[6]","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schema":"https://github.com/citation-style-language/schema/raw/master/csl-citation.json"} </w:instrText>
            </w:r>
            <w:r>
              <w:rPr>
                <w:lang w:val="en-GB"/>
              </w:rPr>
              <w:fldChar w:fldCharType="separate"/>
            </w:r>
            <w:r w:rsidRPr="00F47DA6">
              <w:rPr>
                <w:rFonts w:ascii="Calibri" w:hAnsi="Calibri" w:cs="Calibri"/>
              </w:rPr>
              <w:t>[6]</w:t>
            </w:r>
            <w:r>
              <w:rPr>
                <w:lang w:val="en-GB"/>
              </w:rPr>
              <w:fldChar w:fldCharType="end"/>
            </w:r>
          </w:p>
        </w:tc>
      </w:tr>
      <w:tr w:rsidR="003754F4" w14:paraId="2E75DCD6"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52ACC8B1" w14:textId="77777777" w:rsidR="00A454B7" w:rsidRDefault="00A454B7" w:rsidP="0059306D">
            <w:pPr>
              <w:rPr>
                <w:lang w:val="en-GB"/>
              </w:rPr>
            </w:pPr>
          </w:p>
        </w:tc>
        <w:tc>
          <w:tcPr>
            <w:tcW w:w="4528" w:type="dxa"/>
          </w:tcPr>
          <w:p w14:paraId="7F23EB85"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Pr>
                <w:b/>
                <w:bCs/>
                <w:lang w:val="en-GB"/>
              </w:rPr>
              <w:t>Tool from university</w:t>
            </w:r>
          </w:p>
          <w:p w14:paraId="66A79C8C" w14:textId="77777777" w:rsidR="009659CA" w:rsidRDefault="009659CA" w:rsidP="009659CA">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lang w:val="en-GB"/>
              </w:rPr>
            </w:pPr>
            <w:r w:rsidRPr="009659CA">
              <w:rPr>
                <w:lang w:val="en-GB"/>
              </w:rPr>
              <w:t xml:space="preserve">Better </w:t>
            </w:r>
          </w:p>
          <w:p w14:paraId="750CE3B3" w14:textId="658097CE" w:rsidR="00FC23FB" w:rsidRDefault="00FC23FB" w:rsidP="00F93C88">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Data protection</w:t>
            </w:r>
          </w:p>
          <w:p w14:paraId="4539BDF2" w14:textId="4D20141E" w:rsidR="00FC23FB" w:rsidRDefault="00F93C88" w:rsidP="00E10F67">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Trust more university</w:t>
            </w:r>
          </w:p>
          <w:p w14:paraId="2F14B254" w14:textId="2E11ADA5" w:rsidR="00F93C88" w:rsidRDefault="00F93C88" w:rsidP="00E10F67">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f no combination </w:t>
            </w:r>
            <w:proofErr w:type="gramStart"/>
            <w:r>
              <w:rPr>
                <w:lang w:val="en-GB"/>
              </w:rPr>
              <w:t>use</w:t>
            </w:r>
            <w:proofErr w:type="gramEnd"/>
            <w:r>
              <w:rPr>
                <w:lang w:val="en-GB"/>
              </w:rPr>
              <w:t xml:space="preserve"> cases</w:t>
            </w:r>
          </w:p>
          <w:p w14:paraId="564011B5" w14:textId="5ADB0D6D" w:rsidR="00F93C88" w:rsidRDefault="00F93C88" w:rsidP="00E10F67">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mportant to protect research results </w:t>
            </w:r>
          </w:p>
          <w:p w14:paraId="0CBAB1AE" w14:textId="26DDA9F8" w:rsidR="00F93C88" w:rsidRPr="009659CA" w:rsidRDefault="00F93C88" w:rsidP="00E10F67">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 misuse from country </w:t>
            </w:r>
          </w:p>
          <w:p w14:paraId="349E1AD6" w14:textId="659A5214" w:rsidR="00E10F67" w:rsidRPr="00E10F67" w:rsidRDefault="00E10F67" w:rsidP="00E10F6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sidRPr="00E10F67">
              <w:rPr>
                <w:lang w:val="en-GB"/>
              </w:rPr>
              <w:t xml:space="preserve">More optimised </w:t>
            </w:r>
          </w:p>
          <w:p w14:paraId="2F8E9405" w14:textId="3FE77230" w:rsidR="00E10F67" w:rsidRPr="00E10F67" w:rsidRDefault="00E10F67" w:rsidP="00E10F6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sidRPr="00E10F67">
              <w:rPr>
                <w:lang w:val="en-GB"/>
              </w:rPr>
              <w:t xml:space="preserve">Ensure work integrity </w:t>
            </w:r>
          </w:p>
          <w:p w14:paraId="0368878A" w14:textId="2810FE84" w:rsidR="00E10F67" w:rsidRPr="00E10F67" w:rsidRDefault="00E10F67" w:rsidP="00E10F6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sidRPr="00E10F67">
              <w:rPr>
                <w:lang w:val="en-GB"/>
              </w:rPr>
              <w:t>Would be allowed</w:t>
            </w:r>
          </w:p>
          <w:p w14:paraId="2888E4EB" w14:textId="28E35770" w:rsidR="009659CA" w:rsidRPr="00E10F67" w:rsidRDefault="009659CA" w:rsidP="009659CA">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b/>
                <w:bCs/>
                <w:lang w:val="en-GB"/>
              </w:rPr>
            </w:pPr>
            <w:r w:rsidRPr="009659CA">
              <w:rPr>
                <w:lang w:val="en-GB"/>
              </w:rPr>
              <w:t>Negat</w:t>
            </w:r>
            <w:r>
              <w:rPr>
                <w:lang w:val="en-GB"/>
              </w:rPr>
              <w:t>i</w:t>
            </w:r>
            <w:r w:rsidRPr="009659CA">
              <w:rPr>
                <w:lang w:val="en-GB"/>
              </w:rPr>
              <w:t>ve</w:t>
            </w:r>
          </w:p>
          <w:p w14:paraId="064C0AA8" w14:textId="230E985F" w:rsidR="00E10F67" w:rsidRPr="00E10F67" w:rsidRDefault="00E10F67" w:rsidP="00E10F6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sidRPr="00E10F67">
              <w:rPr>
                <w:lang w:val="en-GB"/>
              </w:rPr>
              <w:t>Can universities provide tools as good as companies?</w:t>
            </w:r>
          </w:p>
          <w:p w14:paraId="2A05D0DB" w14:textId="2F6AE7F8" w:rsidR="00E10F67" w:rsidRPr="00E10F67" w:rsidRDefault="00E10F67" w:rsidP="00E10F6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sidRPr="00E10F67">
              <w:rPr>
                <w:lang w:val="en-GB"/>
              </w:rPr>
              <w:t xml:space="preserve">Could use it against students </w:t>
            </w:r>
          </w:p>
          <w:p w14:paraId="67AA2B1E" w14:textId="1B747759" w:rsidR="00E10F67" w:rsidRPr="00E10F67" w:rsidRDefault="00E10F67" w:rsidP="00E10F6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sidRPr="00E10F67">
              <w:rPr>
                <w:lang w:val="en-GB"/>
              </w:rPr>
              <w:t>Money</w:t>
            </w:r>
          </w:p>
          <w:p w14:paraId="26295504" w14:textId="7B99E401" w:rsidR="00E10F67" w:rsidRPr="00E10F67" w:rsidRDefault="00E10F67" w:rsidP="00E10F67">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sidRPr="00E10F67">
              <w:rPr>
                <w:lang w:val="en-GB"/>
              </w:rPr>
              <w:t xml:space="preserve">No access after </w:t>
            </w:r>
            <w:proofErr w:type="spellStart"/>
            <w:r w:rsidRPr="00E10F67">
              <w:rPr>
                <w:lang w:val="en-GB"/>
              </w:rPr>
              <w:t>uni</w:t>
            </w:r>
            <w:proofErr w:type="spellEnd"/>
          </w:p>
          <w:p w14:paraId="499C1002" w14:textId="4E1A919B" w:rsidR="009659CA" w:rsidRPr="001A78AD" w:rsidRDefault="009659CA" w:rsidP="009659CA">
            <w:pPr>
              <w:pStyle w:val="Paragraphedeliste"/>
              <w:numPr>
                <w:ilvl w:val="0"/>
                <w:numId w:val="13"/>
              </w:numPr>
              <w:cnfStyle w:val="000000000000" w:firstRow="0" w:lastRow="0" w:firstColumn="0" w:lastColumn="0" w:oddVBand="0" w:evenVBand="0" w:oddHBand="0" w:evenHBand="0" w:firstRowFirstColumn="0" w:firstRowLastColumn="0" w:lastRowFirstColumn="0" w:lastRowLastColumn="0"/>
              <w:rPr>
                <w:b/>
                <w:bCs/>
                <w:lang w:val="en-GB"/>
              </w:rPr>
            </w:pPr>
            <w:r w:rsidRPr="009659CA">
              <w:rPr>
                <w:lang w:val="en-GB"/>
              </w:rPr>
              <w:t>Undecided</w:t>
            </w:r>
          </w:p>
        </w:tc>
        <w:tc>
          <w:tcPr>
            <w:tcW w:w="3048" w:type="dxa"/>
          </w:tcPr>
          <w:p w14:paraId="031EF12D" w14:textId="17829591"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This code gathers all answers on what participants think about the fact that universities could be offering a text editor tool instead of it being from a private company</w:t>
            </w:r>
            <w:r w:rsidR="00C074B5">
              <w:rPr>
                <w:lang w:val="en-GB"/>
              </w:rPr>
              <w:t>.</w:t>
            </w:r>
          </w:p>
        </w:tc>
        <w:tc>
          <w:tcPr>
            <w:tcW w:w="1278" w:type="dxa"/>
          </w:tcPr>
          <w:p w14:paraId="5516F3A8"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19</w:t>
            </w:r>
          </w:p>
          <w:p w14:paraId="6C8E6998"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r>
            <w:r>
              <w:rPr>
                <w:lang w:val="en-GB"/>
              </w:rPr>
              <w:instrText xml:space="preserve"> ADDIN ZOTERO_ITEM CSL_CITATION {"citationID":"Q2VW1Gl6","properties":{"formattedCitation":"[6]","plainCitation":"[6]","noteIndex":0},"citationItems":[{"id":5116,"uris":["http://zotero.org/users/9818774/items/JXMGXRXN"],"itemData":{"id":5116,"type":"article-journal","abstract":"Abstract\n            Higher education institutions are continuing to develop their capacity for learning analytics (LA), which is a sociotechnical data‐mining and analytic practice. Institutions rarely inform their students about LA practices, and there exist significant privacy concerns. Without a clear student voice in the design of LA, institutions put themselves in an ethical gray area. To help fill this gap in practice and add to the growing literature on students' privacy perspectives, this study reports findings from over 100 interviews with undergraduate students at eight U.S. higher education institutions. Findings demonstrate that students lacked awareness of educational data‐mining and analytic practices, as well as the data on which they rely. Students see potential in LA, but they presented nuanced arguments about when and with whom data should be shared; they also expressed why informed consent was valuable and necessary. The study uncovered perspectives on institutional trust that were heretofore unknown, as well as what actions might violate that trust. Institutions must balance their desire to implement LA with their obligation to educate students about their analytic practices and treat them as partners in the design of analytic strategies reliant on student data in order to protect their intellectual privacy.","container-title":"Journal of the Association for Information Science and Technology","DOI":"10.1002/asi.24358","ISSN":"2330-1635, 2330-1643","issue":"9","journalAbbreviation":"Asso for Info Science &amp; Tech","language":"en","page":"1044-1059","source":"DOI.org (Crossref)","title":"“We're being tracked at all times”: Student perspectives of their privacy in relation to learning analytics in higher education","title-short":"“We're being tracked at all times”","volume":"71","author":[{"family":"Jones","given":"Kyle M. L."},{"family":"Asher","given":"Andrew"},{"family":"Goben","given":"Abigail"},{"family":"Perry","given":"Michael R."},{"family":"Salo","given":"Dorothea"},{"family":"Briney","given":"Kristin A."},{"family":"Robertshaw","given":"M. Brooke"}],"issued":{"date-parts":[["2020",9]]}}}],"schema":"https://github.com/citation-style-language/schema/raw/master/csl-citation.json"} </w:instrText>
            </w:r>
            <w:r>
              <w:rPr>
                <w:lang w:val="en-GB"/>
              </w:rPr>
              <w:fldChar w:fldCharType="separate"/>
            </w:r>
            <w:r w:rsidRPr="00F47DA6">
              <w:rPr>
                <w:rFonts w:ascii="Calibri" w:hAnsi="Calibri" w:cs="Calibri"/>
              </w:rPr>
              <w:t>[6]</w:t>
            </w:r>
            <w:r>
              <w:rPr>
                <w:lang w:val="en-GB"/>
              </w:rPr>
              <w:fldChar w:fldCharType="end"/>
            </w:r>
          </w:p>
        </w:tc>
      </w:tr>
      <w:tr w:rsidR="003754F4" w:rsidRPr="00453BAC" w14:paraId="7B9D1121" w14:textId="77777777" w:rsidTr="00E31B08">
        <w:tc>
          <w:tcPr>
            <w:cnfStyle w:val="001000000000" w:firstRow="0" w:lastRow="0" w:firstColumn="1" w:lastColumn="0" w:oddVBand="0" w:evenVBand="0" w:oddHBand="0" w:evenHBand="0" w:firstRowFirstColumn="0" w:firstRowLastColumn="0" w:lastRowFirstColumn="0" w:lastRowLastColumn="0"/>
            <w:tcW w:w="1938" w:type="dxa"/>
            <w:vMerge/>
          </w:tcPr>
          <w:p w14:paraId="7AA5D7E1" w14:textId="77777777" w:rsidR="00A454B7" w:rsidRDefault="00A454B7" w:rsidP="0059306D">
            <w:pPr>
              <w:rPr>
                <w:lang w:val="en-GB"/>
              </w:rPr>
            </w:pPr>
          </w:p>
        </w:tc>
        <w:tc>
          <w:tcPr>
            <w:tcW w:w="4528" w:type="dxa"/>
          </w:tcPr>
          <w:p w14:paraId="4757C049" w14:textId="77777777" w:rsidR="00A454B7" w:rsidRPr="001A78AD" w:rsidRDefault="00A454B7" w:rsidP="0059306D">
            <w:pPr>
              <w:cnfStyle w:val="000000000000" w:firstRow="0" w:lastRow="0" w:firstColumn="0" w:lastColumn="0" w:oddVBand="0" w:evenVBand="0" w:oddHBand="0" w:evenHBand="0" w:firstRowFirstColumn="0" w:firstRowLastColumn="0" w:lastRowFirstColumn="0" w:lastRowLastColumn="0"/>
              <w:rPr>
                <w:b/>
                <w:bCs/>
                <w:lang w:val="en-GB"/>
              </w:rPr>
            </w:pPr>
            <w:r w:rsidRPr="001A78AD">
              <w:rPr>
                <w:b/>
                <w:bCs/>
                <w:lang w:val="en-GB"/>
              </w:rPr>
              <w:t>Wish</w:t>
            </w:r>
          </w:p>
          <w:p w14:paraId="0C787994" w14:textId="77777777" w:rsidR="00A454B7" w:rsidRDefault="00A454B7" w:rsidP="0059306D">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p w14:paraId="2C65A62B" w14:textId="7632A2A9" w:rsidR="00550A5A" w:rsidRDefault="00550A5A" w:rsidP="00550A5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Reasons</w:t>
            </w:r>
          </w:p>
          <w:p w14:paraId="0F1C449E" w14:textId="2AB97A10" w:rsidR="00550A5A" w:rsidRDefault="00EA0853" w:rsidP="00EA08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Erleichterung</w:t>
            </w:r>
            <w:proofErr w:type="spellEnd"/>
            <w:r>
              <w:rPr>
                <w:lang w:val="en-GB"/>
              </w:rPr>
              <w:t xml:space="preserve"> / </w:t>
            </w:r>
            <w:proofErr w:type="spellStart"/>
            <w:r>
              <w:rPr>
                <w:lang w:val="en-GB"/>
              </w:rPr>
              <w:t>Unterstützung</w:t>
            </w:r>
            <w:proofErr w:type="spellEnd"/>
          </w:p>
          <w:p w14:paraId="340A38DA" w14:textId="0D2D7314" w:rsidR="00EA0853" w:rsidRDefault="00EA0853" w:rsidP="00EA08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Time saving for lecturers</w:t>
            </w:r>
          </w:p>
          <w:p w14:paraId="79BF4A18" w14:textId="1F4DCBE9" w:rsidR="00EA0853" w:rsidRDefault="00EA0853" w:rsidP="00EA08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Individualised</w:t>
            </w:r>
          </w:p>
          <w:p w14:paraId="04E1FEA5" w14:textId="31D1B761" w:rsidR="00EA0853" w:rsidRDefault="00EA0853" w:rsidP="00EA08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Free</w:t>
            </w:r>
          </w:p>
          <w:p w14:paraId="288DC396" w14:textId="3A9A8F6E" w:rsidR="00EA0853" w:rsidRDefault="00EA0853" w:rsidP="00EA0853">
            <w:pPr>
              <w:pStyle w:val="Paragraphedeliste"/>
              <w:numPr>
                <w:ilvl w:val="2"/>
                <w:numId w:val="10"/>
              </w:numPr>
              <w:ind w:left="1170"/>
              <w:cnfStyle w:val="000000000000" w:firstRow="0" w:lastRow="0" w:firstColumn="0" w:lastColumn="0" w:oddVBand="0" w:evenVBand="0" w:oddHBand="0" w:evenHBand="0" w:firstRowFirstColumn="0" w:firstRowLastColumn="0" w:lastRowFirstColumn="0" w:lastRowLastColumn="0"/>
              <w:rPr>
                <w:lang w:val="en-GB"/>
              </w:rPr>
            </w:pPr>
            <w:r>
              <w:rPr>
                <w:lang w:val="en-GB"/>
              </w:rPr>
              <w:t>Optimised for my uses</w:t>
            </w:r>
          </w:p>
          <w:p w14:paraId="31C3861D" w14:textId="1806296D" w:rsidR="00550A5A" w:rsidRDefault="00550A5A" w:rsidP="00550A5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Nice to have but not must have</w:t>
            </w:r>
          </w:p>
          <w:p w14:paraId="45D90BE2" w14:textId="76E75026" w:rsidR="00550A5A" w:rsidRDefault="00550A5A" w:rsidP="00550A5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ome specific functions </w:t>
            </w:r>
          </w:p>
          <w:p w14:paraId="04E1074B" w14:textId="01A98733" w:rsidR="00550A5A" w:rsidRDefault="00550A5A" w:rsidP="00550A5A">
            <w:pPr>
              <w:pStyle w:val="Paragraphedeliste"/>
              <w:numPr>
                <w:ilvl w:val="1"/>
                <w:numId w:val="10"/>
              </w:numPr>
              <w:ind w:left="1029"/>
              <w:cnfStyle w:val="000000000000" w:firstRow="0" w:lastRow="0" w:firstColumn="0" w:lastColumn="0" w:oddVBand="0" w:evenVBand="0" w:oddHBand="0" w:evenHBand="0" w:firstRowFirstColumn="0" w:firstRowLastColumn="0" w:lastRowFirstColumn="0" w:lastRowLastColumn="0"/>
              <w:rPr>
                <w:lang w:val="en-GB"/>
              </w:rPr>
            </w:pPr>
            <w:r>
              <w:rPr>
                <w:lang w:val="en-GB"/>
              </w:rPr>
              <w:t>Complementary</w:t>
            </w:r>
          </w:p>
          <w:p w14:paraId="04DCDA11" w14:textId="77777777" w:rsidR="00A454B7" w:rsidRDefault="00A454B7" w:rsidP="0059306D">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o </w:t>
            </w:r>
          </w:p>
          <w:p w14:paraId="27A6739A" w14:textId="77777777" w:rsidR="00A454B7" w:rsidRDefault="00A454B7" w:rsidP="0059306D">
            <w:pPr>
              <w:pStyle w:val="Paragraphedeliste"/>
              <w:numPr>
                <w:ilvl w:val="0"/>
                <w:numId w:val="14"/>
              </w:numPr>
              <w:cnfStyle w:val="000000000000" w:firstRow="0" w:lastRow="0" w:firstColumn="0" w:lastColumn="0" w:oddVBand="0" w:evenVBand="0" w:oddHBand="0" w:evenHBand="0" w:firstRowFirstColumn="0" w:firstRowLastColumn="0" w:lastRowFirstColumn="0" w:lastRowLastColumn="0"/>
              <w:rPr>
                <w:lang w:val="en-GB"/>
              </w:rPr>
            </w:pPr>
            <w:r>
              <w:rPr>
                <w:lang w:val="en-GB"/>
              </w:rPr>
              <w:t>Uncertain</w:t>
            </w:r>
          </w:p>
        </w:tc>
        <w:tc>
          <w:tcPr>
            <w:tcW w:w="3048" w:type="dxa"/>
          </w:tcPr>
          <w:p w14:paraId="37ADA1FA"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This code gathers all answers on whether participants would wish that their universities would use AI tutors or not. The code also gathers reasons why participants would wish for it or not and whether this </w:t>
            </w:r>
            <w:r>
              <w:rPr>
                <w:lang w:val="en-GB"/>
              </w:rPr>
              <w:lastRenderedPageBreak/>
              <w:t xml:space="preserve">would apply to them personally or not. </w:t>
            </w:r>
          </w:p>
        </w:tc>
        <w:tc>
          <w:tcPr>
            <w:tcW w:w="1278" w:type="dxa"/>
          </w:tcPr>
          <w:p w14:paraId="1B2BD528"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p>
        </w:tc>
      </w:tr>
      <w:tr w:rsidR="003754F4" w14:paraId="2791B7E5" w14:textId="77777777" w:rsidTr="00E31B08">
        <w:tc>
          <w:tcPr>
            <w:cnfStyle w:val="001000000000" w:firstRow="0" w:lastRow="0" w:firstColumn="1" w:lastColumn="0" w:oddVBand="0" w:evenVBand="0" w:oddHBand="0" w:evenHBand="0" w:firstRowFirstColumn="0" w:firstRowLastColumn="0" w:lastRowFirstColumn="0" w:lastRowLastColumn="0"/>
            <w:tcW w:w="1938" w:type="dxa"/>
          </w:tcPr>
          <w:p w14:paraId="53A728A1" w14:textId="77777777" w:rsidR="00A454B7" w:rsidRDefault="00A454B7" w:rsidP="0059306D">
            <w:pPr>
              <w:rPr>
                <w:lang w:val="en-GB"/>
              </w:rPr>
            </w:pPr>
            <w:r>
              <w:rPr>
                <w:lang w:val="en-GB"/>
              </w:rPr>
              <w:t>Comparison</w:t>
            </w:r>
          </w:p>
        </w:tc>
        <w:tc>
          <w:tcPr>
            <w:tcW w:w="4528" w:type="dxa"/>
          </w:tcPr>
          <w:p w14:paraId="4ECE9C40" w14:textId="77777777" w:rsidR="00A454B7" w:rsidRPr="0058187D" w:rsidRDefault="00A454B7" w:rsidP="0059306D">
            <w:pPr>
              <w:pStyle w:val="Paragraphedeliste"/>
              <w:numPr>
                <w:ilvl w:val="0"/>
                <w:numId w:val="15"/>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At-risk &gt; tutor</w:t>
            </w:r>
          </w:p>
          <w:p w14:paraId="674D3570" w14:textId="77777777" w:rsidR="00A454B7" w:rsidRPr="0058187D" w:rsidRDefault="00A454B7" w:rsidP="0059306D">
            <w:pPr>
              <w:pStyle w:val="Paragraphedeliste"/>
              <w:numPr>
                <w:ilvl w:val="0"/>
                <w:numId w:val="15"/>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 xml:space="preserve">Tutor &gt; At-risk </w:t>
            </w:r>
          </w:p>
          <w:p w14:paraId="18080300" w14:textId="77777777" w:rsidR="00A454B7" w:rsidRPr="0058187D" w:rsidRDefault="00A454B7" w:rsidP="0059306D">
            <w:pPr>
              <w:pStyle w:val="Paragraphedeliste"/>
              <w:numPr>
                <w:ilvl w:val="0"/>
                <w:numId w:val="15"/>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 xml:space="preserve">Both good </w:t>
            </w:r>
          </w:p>
          <w:p w14:paraId="0667CD67" w14:textId="77777777" w:rsidR="00A454B7" w:rsidRPr="0058187D" w:rsidRDefault="00A454B7" w:rsidP="0059306D">
            <w:pPr>
              <w:pStyle w:val="Paragraphedeliste"/>
              <w:numPr>
                <w:ilvl w:val="0"/>
                <w:numId w:val="15"/>
              </w:numPr>
              <w:cnfStyle w:val="000000000000" w:firstRow="0" w:lastRow="0" w:firstColumn="0" w:lastColumn="0" w:oddVBand="0" w:evenVBand="0" w:oddHBand="0" w:evenHBand="0" w:firstRowFirstColumn="0" w:firstRowLastColumn="0" w:lastRowFirstColumn="0" w:lastRowLastColumn="0"/>
              <w:rPr>
                <w:lang w:val="en-GB"/>
              </w:rPr>
            </w:pPr>
            <w:r w:rsidRPr="0058187D">
              <w:rPr>
                <w:lang w:val="en-GB"/>
              </w:rPr>
              <w:t xml:space="preserve">Both bad </w:t>
            </w:r>
          </w:p>
        </w:tc>
        <w:tc>
          <w:tcPr>
            <w:tcW w:w="3048" w:type="dxa"/>
          </w:tcPr>
          <w:p w14:paraId="573F96F3"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s code gathers the different appreciations of the two use cases. </w:t>
            </w:r>
          </w:p>
        </w:tc>
        <w:tc>
          <w:tcPr>
            <w:tcW w:w="1278" w:type="dxa"/>
          </w:tcPr>
          <w:p w14:paraId="3D8EBA66" w14:textId="77777777" w:rsidR="00A454B7" w:rsidRDefault="00A454B7" w:rsidP="0059306D">
            <w:pPr>
              <w:cnfStyle w:val="000000000000" w:firstRow="0" w:lastRow="0" w:firstColumn="0" w:lastColumn="0" w:oddVBand="0" w:evenVBand="0" w:oddHBand="0" w:evenHBand="0" w:firstRowFirstColumn="0" w:firstRowLastColumn="0" w:lastRowFirstColumn="0" w:lastRowLastColumn="0"/>
              <w:rPr>
                <w:lang w:val="en-GB"/>
              </w:rPr>
            </w:pPr>
            <w:r>
              <w:rPr>
                <w:lang w:val="en-GB"/>
              </w:rPr>
              <w:t>Q21</w:t>
            </w:r>
          </w:p>
        </w:tc>
      </w:tr>
    </w:tbl>
    <w:p w14:paraId="63E4ABFA" w14:textId="005E8466" w:rsidR="00A454B7" w:rsidRDefault="00A454B7" w:rsidP="00A454B7">
      <w:pPr>
        <w:pStyle w:val="Titre2"/>
        <w:rPr>
          <w:lang w:val="en-GB"/>
        </w:rPr>
      </w:pPr>
      <w:r>
        <w:rPr>
          <w:lang w:val="en-GB"/>
        </w:rPr>
        <w:br w:type="page"/>
      </w:r>
    </w:p>
    <w:p w14:paraId="4F495C30" w14:textId="77777777" w:rsidR="00875685" w:rsidRPr="00875685" w:rsidRDefault="00875685" w:rsidP="00875685">
      <w:pPr>
        <w:rPr>
          <w:lang w:val="en-GB"/>
        </w:rPr>
      </w:pPr>
    </w:p>
    <w:p w14:paraId="0A0F9812" w14:textId="52B7076A" w:rsidR="00B72D48" w:rsidRDefault="00F90729" w:rsidP="00F90729">
      <w:pPr>
        <w:pStyle w:val="Titre2"/>
        <w:rPr>
          <w:lang w:val="en-GB"/>
        </w:rPr>
      </w:pPr>
      <w:r>
        <w:rPr>
          <w:lang w:val="en-GB"/>
        </w:rPr>
        <w:t>References</w:t>
      </w:r>
    </w:p>
    <w:p w14:paraId="48AD8D5A" w14:textId="77777777" w:rsidR="00F47DA6" w:rsidRPr="00F47DA6" w:rsidRDefault="00F47DA6" w:rsidP="00453BAC">
      <w:pPr>
        <w:pStyle w:val="Bibliographie"/>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F47DA6">
        <w:rPr>
          <w:lang w:val="en-GB"/>
        </w:rPr>
        <w:t>[1]</w:t>
      </w:r>
      <w:r w:rsidRPr="00F47DA6">
        <w:rPr>
          <w:lang w:val="en-GB"/>
        </w:rPr>
        <w:tab/>
        <w:t xml:space="preserve">Marc Alier, Maria J. Casañ Guerrero, Daniel Amo, Charles Severance, and David Fonseca. 2021. Privacy and E-Learning: A Pending Task. </w:t>
      </w:r>
      <w:r w:rsidRPr="00F47DA6">
        <w:rPr>
          <w:i/>
          <w:iCs/>
          <w:lang w:val="en-GB"/>
        </w:rPr>
        <w:t>Sustainability</w:t>
      </w:r>
      <w:r w:rsidRPr="00F47DA6">
        <w:rPr>
          <w:lang w:val="en-GB"/>
        </w:rPr>
        <w:t xml:space="preserve"> 13, 16 (2021). https://doi.org/10.3390/su13169206</w:t>
      </w:r>
    </w:p>
    <w:p w14:paraId="45149AD9" w14:textId="77777777" w:rsidR="00F47DA6" w:rsidRPr="00F47DA6" w:rsidRDefault="00F47DA6" w:rsidP="00453BAC">
      <w:pPr>
        <w:pStyle w:val="Bibliographie"/>
        <w:rPr>
          <w:lang w:val="en-GB"/>
        </w:rPr>
      </w:pPr>
      <w:r w:rsidRPr="00F47DA6">
        <w:rPr>
          <w:lang w:val="en-GB"/>
        </w:rPr>
        <w:t>[2]</w:t>
      </w:r>
      <w:r w:rsidRPr="00F47DA6">
        <w:rPr>
          <w:lang w:val="en-GB"/>
        </w:rPr>
        <w:tab/>
        <w:t xml:space="preserve">Hanna Bertilsdotter Rosqvist, Lill Hultman, Sofia Österborg Wiklund, Anna Nygren, Palle Storm, and Greta Sandberg. 2023. ADHD in higher education and academia. </w:t>
      </w:r>
      <w:r w:rsidRPr="00F47DA6">
        <w:rPr>
          <w:i/>
          <w:iCs/>
          <w:lang w:val="en-GB"/>
        </w:rPr>
        <w:t>Canadian Journal on Disability Studies</w:t>
      </w:r>
      <w:r w:rsidRPr="00F47DA6">
        <w:rPr>
          <w:lang w:val="en-GB"/>
        </w:rPr>
        <w:t xml:space="preserve"> 12, 3 (2023), 1–26.</w:t>
      </w:r>
    </w:p>
    <w:p w14:paraId="428558EA" w14:textId="77777777" w:rsidR="00F47DA6" w:rsidRPr="007048AF" w:rsidRDefault="00F47DA6" w:rsidP="00453BAC">
      <w:pPr>
        <w:pStyle w:val="Bibliographie"/>
        <w:rPr>
          <w:lang w:val="en-GB"/>
        </w:rPr>
      </w:pPr>
      <w:r w:rsidRPr="007048AF">
        <w:rPr>
          <w:lang w:val="en-GB"/>
        </w:rPr>
        <w:t>[3]</w:t>
      </w:r>
      <w:r w:rsidRPr="007048AF">
        <w:rPr>
          <w:lang w:val="en-GB"/>
        </w:rPr>
        <w:tab/>
        <w:t xml:space="preserve">Matthew Bisset, Leanne Winter, Christel M. Middeldorp, David Coghill, Nardia Zendarski, Mark A. Bellgrove, and Emma Sciberras. 2022. Recent Attitudes toward ADHD in the Broader Community: A Systematic Review. </w:t>
      </w:r>
      <w:r w:rsidRPr="007048AF">
        <w:rPr>
          <w:i/>
          <w:iCs/>
          <w:lang w:val="en-GB"/>
        </w:rPr>
        <w:t>J Atten Disord</w:t>
      </w:r>
      <w:r w:rsidRPr="007048AF">
        <w:rPr>
          <w:lang w:val="en-GB"/>
        </w:rPr>
        <w:t xml:space="preserve"> 26, 4 (February 2022), 537–548. https://doi.org/10.1177/10870547211003671</w:t>
      </w:r>
    </w:p>
    <w:p w14:paraId="10B0D9EF" w14:textId="77777777" w:rsidR="00F47DA6" w:rsidRPr="007048AF" w:rsidRDefault="00F47DA6" w:rsidP="00453BAC">
      <w:pPr>
        <w:pStyle w:val="Bibliographie"/>
        <w:rPr>
          <w:lang w:val="en-GB"/>
        </w:rPr>
      </w:pPr>
      <w:r w:rsidRPr="007048AF">
        <w:rPr>
          <w:lang w:val="en-GB"/>
        </w:rPr>
        <w:t>[4]</w:t>
      </w:r>
      <w:r w:rsidRPr="007048AF">
        <w:rPr>
          <w:lang w:val="en-GB"/>
        </w:rPr>
        <w:tab/>
        <w:t xml:space="preserve">Ali Darvishi, Hassan Khosravi, Shazia Sadiq, Dragan Gašević, and George Siemens. 2024. Impact of AI assistance on student agency. </w:t>
      </w:r>
      <w:r w:rsidRPr="007048AF">
        <w:rPr>
          <w:i/>
          <w:iCs/>
          <w:lang w:val="en-GB"/>
        </w:rPr>
        <w:t>Computers &amp; Education</w:t>
      </w:r>
      <w:r w:rsidRPr="007048AF">
        <w:rPr>
          <w:lang w:val="en-GB"/>
        </w:rPr>
        <w:t xml:space="preserve"> 210, (March 2024), 104967. https://doi.org/10.1016/j.compedu.2023.104967</w:t>
      </w:r>
    </w:p>
    <w:p w14:paraId="6BA55FE4" w14:textId="77777777" w:rsidR="00F47DA6" w:rsidRPr="007048AF" w:rsidRDefault="00F47DA6" w:rsidP="00453BAC">
      <w:pPr>
        <w:pStyle w:val="Bibliographie"/>
        <w:rPr>
          <w:lang w:val="en-GB"/>
        </w:rPr>
      </w:pPr>
      <w:r w:rsidRPr="007048AF">
        <w:rPr>
          <w:lang w:val="en-GB"/>
        </w:rPr>
        <w:t>[5]</w:t>
      </w:r>
      <w:r w:rsidRPr="007048AF">
        <w:rPr>
          <w:lang w:val="en-GB"/>
        </w:rPr>
        <w:tab/>
        <w:t xml:space="preserve">Foad Hamidi, Kellie Poneres, Aaron Massey, and Amy Hurst. 2018. Who Should Have Access to my Pointing Data? Privacy Tradeoffs of Adaptive Assistive Technologies. In </w:t>
      </w:r>
      <w:r w:rsidRPr="007048AF">
        <w:rPr>
          <w:i/>
          <w:iCs/>
          <w:lang w:val="en-GB"/>
        </w:rPr>
        <w:t>Proceedings of the 20th International ACM SIGACCESS Conference on Computers and Accessibility</w:t>
      </w:r>
      <w:r w:rsidRPr="007048AF">
        <w:rPr>
          <w:lang w:val="en-GB"/>
        </w:rPr>
        <w:t xml:space="preserve"> (</w:t>
      </w:r>
      <w:r w:rsidRPr="007048AF">
        <w:rPr>
          <w:i/>
          <w:iCs/>
          <w:lang w:val="en-GB"/>
        </w:rPr>
        <w:t>ASSETS ’18</w:t>
      </w:r>
      <w:r w:rsidRPr="007048AF">
        <w:rPr>
          <w:lang w:val="en-GB"/>
        </w:rPr>
        <w:t>), 2018. Association for Computing Machinery, New York, NY, USA, 203–216. https://doi.org/10.1145/3234695.3239331</w:t>
      </w:r>
    </w:p>
    <w:p w14:paraId="425CA544" w14:textId="77777777" w:rsidR="00F47DA6" w:rsidRPr="007048AF" w:rsidRDefault="00F47DA6" w:rsidP="00453BAC">
      <w:pPr>
        <w:pStyle w:val="Bibliographie"/>
        <w:rPr>
          <w:lang w:val="en-GB"/>
        </w:rPr>
      </w:pPr>
      <w:r w:rsidRPr="007048AF">
        <w:rPr>
          <w:lang w:val="en-GB"/>
        </w:rPr>
        <w:t>[6]</w:t>
      </w:r>
      <w:r w:rsidRPr="007048AF">
        <w:rPr>
          <w:lang w:val="en-GB"/>
        </w:rPr>
        <w:tab/>
        <w:t xml:space="preserve">Kyle M. L. Jones, Andrew Asher, Abigail Goben, Michael R. Perry, Dorothea Salo, Kristin A. Briney, and M. Brooke Robertshaw. 2020. “We’re being tracked at all times”: Student perspectives of their privacy in relation to learning analytics in higher education. </w:t>
      </w:r>
      <w:r w:rsidRPr="007048AF">
        <w:rPr>
          <w:i/>
          <w:iCs/>
          <w:lang w:val="en-GB"/>
        </w:rPr>
        <w:t>Asso for Info Science &amp; Tech</w:t>
      </w:r>
      <w:r w:rsidRPr="007048AF">
        <w:rPr>
          <w:lang w:val="en-GB"/>
        </w:rPr>
        <w:t xml:space="preserve"> 71, 9 (September 2020), 1044–1059. https://doi.org/10.1002/asi.24358</w:t>
      </w:r>
    </w:p>
    <w:p w14:paraId="773CE9DB" w14:textId="77777777" w:rsidR="00F47DA6" w:rsidRPr="007048AF" w:rsidRDefault="00F47DA6" w:rsidP="00453BAC">
      <w:pPr>
        <w:pStyle w:val="Bibliographie"/>
        <w:rPr>
          <w:lang w:val="en-GB"/>
        </w:rPr>
      </w:pPr>
      <w:r w:rsidRPr="007048AF">
        <w:rPr>
          <w:lang w:val="en-GB"/>
        </w:rPr>
        <w:t>[7]</w:t>
      </w:r>
      <w:r w:rsidRPr="007048AF">
        <w:rPr>
          <w:lang w:val="en-GB"/>
        </w:rPr>
        <w:tab/>
        <w:t xml:space="preserve">Sally Lindsay, Elaine Cagliostro, and Gabriella Carafa. 2018. A Systematic Review of Barriers and Facilitators of Disability Disclosure and Accommodations for Youth in Post-Secondary Education. </w:t>
      </w:r>
      <w:r w:rsidRPr="007048AF">
        <w:rPr>
          <w:i/>
          <w:iCs/>
          <w:lang w:val="en-GB"/>
        </w:rPr>
        <w:t>International Journal of Disability, Development and Education</w:t>
      </w:r>
      <w:r w:rsidRPr="007048AF">
        <w:rPr>
          <w:lang w:val="en-GB"/>
        </w:rPr>
        <w:t xml:space="preserve"> 65, 5 (September 2018), 526–556. https://doi.org/10.1080/1034912X.2018.1430352</w:t>
      </w:r>
    </w:p>
    <w:p w14:paraId="76E473B0" w14:textId="77777777" w:rsidR="00F47DA6" w:rsidRPr="007048AF" w:rsidRDefault="00F47DA6" w:rsidP="00453BAC">
      <w:pPr>
        <w:pStyle w:val="Bibliographie"/>
        <w:rPr>
          <w:lang w:val="en-GB"/>
        </w:rPr>
      </w:pPr>
      <w:r w:rsidRPr="007048AF">
        <w:rPr>
          <w:lang w:val="en-GB"/>
        </w:rPr>
        <w:t>[8]</w:t>
      </w:r>
      <w:r w:rsidRPr="007048AF">
        <w:rPr>
          <w:lang w:val="en-GB"/>
        </w:rPr>
        <w:tab/>
        <w:t xml:space="preserve">Ashlee Milton, Juan F. Maestre, Abhishek Roy, Rebecca Umbach, and Stevie Chancellor. 2024. Seeking in Cycles: How Users Leverage Personal Information Ecosystems to Find Mental Health Information. In </w:t>
      </w:r>
      <w:r w:rsidRPr="007048AF">
        <w:rPr>
          <w:i/>
          <w:iCs/>
          <w:lang w:val="en-GB"/>
        </w:rPr>
        <w:t>Proceedings of the CHI Conference on Human Factors in Computing Systems</w:t>
      </w:r>
      <w:r w:rsidRPr="007048AF">
        <w:rPr>
          <w:lang w:val="en-GB"/>
        </w:rPr>
        <w:t xml:space="preserve"> (</w:t>
      </w:r>
      <w:r w:rsidRPr="007048AF">
        <w:rPr>
          <w:i/>
          <w:iCs/>
          <w:lang w:val="en-GB"/>
        </w:rPr>
        <w:t>CHI ’24</w:t>
      </w:r>
      <w:r w:rsidRPr="007048AF">
        <w:rPr>
          <w:lang w:val="en-GB"/>
        </w:rPr>
        <w:t>), 2024. Association for Computing Machinery, New York, NY, USA. https://doi.org/10.1145/3613904.3641894</w:t>
      </w:r>
    </w:p>
    <w:p w14:paraId="35370DF7" w14:textId="77777777" w:rsidR="00F47DA6" w:rsidRPr="007048AF" w:rsidRDefault="00F47DA6" w:rsidP="00453BAC">
      <w:pPr>
        <w:pStyle w:val="Bibliographie"/>
        <w:rPr>
          <w:lang w:val="en-GB"/>
        </w:rPr>
      </w:pPr>
      <w:r w:rsidRPr="007048AF">
        <w:rPr>
          <w:lang w:val="en-GB"/>
        </w:rPr>
        <w:t>[9]</w:t>
      </w:r>
      <w:r w:rsidRPr="007048AF">
        <w:rPr>
          <w:lang w:val="en-GB"/>
        </w:rPr>
        <w:tab/>
        <w:t xml:space="preserve">Anabel Moriña. 2024. When what is unseen does not exist: disclosure, barriers and supports for students with invisible disabilities in higher education. </w:t>
      </w:r>
      <w:r w:rsidRPr="007048AF">
        <w:rPr>
          <w:i/>
          <w:iCs/>
          <w:lang w:val="en-GB"/>
        </w:rPr>
        <w:t>Disability &amp; Society</w:t>
      </w:r>
      <w:r w:rsidRPr="007048AF">
        <w:rPr>
          <w:lang w:val="en-GB"/>
        </w:rPr>
        <w:t xml:space="preserve"> 39, 4 (April 2024), 914–932. https://doi.org/10.1080/09687599.2022.2113038</w:t>
      </w:r>
    </w:p>
    <w:p w14:paraId="1C1F8D48" w14:textId="77777777" w:rsidR="00F47DA6" w:rsidRPr="00F47DA6" w:rsidRDefault="00F47DA6" w:rsidP="00453BAC">
      <w:pPr>
        <w:pStyle w:val="Bibliographie"/>
      </w:pPr>
      <w:r w:rsidRPr="007048AF">
        <w:rPr>
          <w:lang w:val="en-GB"/>
        </w:rPr>
        <w:t>[10]</w:t>
      </w:r>
      <w:r w:rsidRPr="007048AF">
        <w:rPr>
          <w:lang w:val="en-GB"/>
        </w:rPr>
        <w:tab/>
        <w:t xml:space="preserve">Yi-Shan Tsai, Alexander Whitelock-Wainwright, and Dragan Gašević. 2020. The privacy paradox and its implications for learning analytics. In </w:t>
      </w:r>
      <w:r w:rsidRPr="007048AF">
        <w:rPr>
          <w:i/>
          <w:iCs/>
          <w:lang w:val="en-GB"/>
        </w:rPr>
        <w:t>Proceedings of the Tenth International Conference on Learning Analytics &amp; Knowledge</w:t>
      </w:r>
      <w:r w:rsidRPr="007048AF">
        <w:rPr>
          <w:lang w:val="en-GB"/>
        </w:rPr>
        <w:t xml:space="preserve">, March 23, 2020. </w:t>
      </w:r>
      <w:r w:rsidRPr="00F47DA6">
        <w:t>ACM, Frankfurt Germany, 230–239. https://doi.org/10.1145/3375462.3375536</w:t>
      </w:r>
    </w:p>
    <w:p w14:paraId="0F6F6C38" w14:textId="69CC634F" w:rsidR="00F47DA6" w:rsidRPr="00F47DA6" w:rsidRDefault="00F47DA6" w:rsidP="00453BAC">
      <w:pPr>
        <w:pStyle w:val="Bibliographie"/>
        <w:rPr>
          <w:lang w:val="en-GB"/>
        </w:rPr>
      </w:pPr>
      <w:r>
        <w:rPr>
          <w:lang w:val="en-GB"/>
        </w:rPr>
        <w:fldChar w:fldCharType="end"/>
      </w:r>
    </w:p>
    <w:sectPr w:rsidR="00F47DA6" w:rsidRPr="00F47DA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3725D"/>
    <w:multiLevelType w:val="hybridMultilevel"/>
    <w:tmpl w:val="2EEC792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21A4E78"/>
    <w:multiLevelType w:val="hybridMultilevel"/>
    <w:tmpl w:val="0AA6D44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C2D537C"/>
    <w:multiLevelType w:val="hybridMultilevel"/>
    <w:tmpl w:val="835CEA6C"/>
    <w:lvl w:ilvl="0" w:tplc="0807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D5C2688"/>
    <w:multiLevelType w:val="hybridMultilevel"/>
    <w:tmpl w:val="835CEA6C"/>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E5E56F2"/>
    <w:multiLevelType w:val="hybridMultilevel"/>
    <w:tmpl w:val="0C92AD76"/>
    <w:lvl w:ilvl="0" w:tplc="AE884BD8">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5" w15:restartNumberingAfterBreak="0">
    <w:nsid w:val="11FE7B3F"/>
    <w:multiLevelType w:val="hybridMultilevel"/>
    <w:tmpl w:val="DF22B8C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49F3B8B"/>
    <w:multiLevelType w:val="hybridMultilevel"/>
    <w:tmpl w:val="E940FA2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8506367"/>
    <w:multiLevelType w:val="hybridMultilevel"/>
    <w:tmpl w:val="3FF4C87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BDD1211"/>
    <w:multiLevelType w:val="hybridMultilevel"/>
    <w:tmpl w:val="7BB0B57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1C273C0F"/>
    <w:multiLevelType w:val="hybridMultilevel"/>
    <w:tmpl w:val="7630786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2A67694"/>
    <w:multiLevelType w:val="hybridMultilevel"/>
    <w:tmpl w:val="AE6E3C1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44772D8"/>
    <w:multiLevelType w:val="hybridMultilevel"/>
    <w:tmpl w:val="120E050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2AC862FD"/>
    <w:multiLevelType w:val="hybridMultilevel"/>
    <w:tmpl w:val="8F4A71B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2F353743"/>
    <w:multiLevelType w:val="hybridMultilevel"/>
    <w:tmpl w:val="638EB22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01E352D"/>
    <w:multiLevelType w:val="hybridMultilevel"/>
    <w:tmpl w:val="9B4ADAB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41B33C19"/>
    <w:multiLevelType w:val="hybridMultilevel"/>
    <w:tmpl w:val="46AE0B60"/>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FF0E7B6">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43C50C3A"/>
    <w:multiLevelType w:val="hybridMultilevel"/>
    <w:tmpl w:val="959C00B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D84108C"/>
    <w:multiLevelType w:val="hybridMultilevel"/>
    <w:tmpl w:val="F6FA9CF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4E5E227D"/>
    <w:multiLevelType w:val="hybridMultilevel"/>
    <w:tmpl w:val="76C265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5B312D00"/>
    <w:multiLevelType w:val="hybridMultilevel"/>
    <w:tmpl w:val="283E180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FDD5E61"/>
    <w:multiLevelType w:val="hybridMultilevel"/>
    <w:tmpl w:val="ABA6B0A6"/>
    <w:lvl w:ilvl="0" w:tplc="63BA533C">
      <w:numFmt w:val="bullet"/>
      <w:lvlText w:val=""/>
      <w:lvlJc w:val="left"/>
      <w:pPr>
        <w:ind w:left="720" w:hanging="360"/>
      </w:pPr>
      <w:rPr>
        <w:rFonts w:ascii="Symbol" w:eastAsiaTheme="minorHAnsi" w:hAnsi="Symbol"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698B4CA6"/>
    <w:multiLevelType w:val="hybridMultilevel"/>
    <w:tmpl w:val="73A29F7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69F6575B"/>
    <w:multiLevelType w:val="hybridMultilevel"/>
    <w:tmpl w:val="1838941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70874B6E"/>
    <w:multiLevelType w:val="hybridMultilevel"/>
    <w:tmpl w:val="C9460102"/>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6C485FC0">
      <w:start w:val="1"/>
      <w:numFmt w:val="bullet"/>
      <w:lvlText w:val="-"/>
      <w:lvlJc w:val="left"/>
      <w:pPr>
        <w:ind w:left="2880" w:hanging="360"/>
      </w:pPr>
      <w:rPr>
        <w:rFonts w:ascii="Calibri" w:eastAsiaTheme="minorHAnsi" w:hAnsi="Calibri" w:cs="Calibri"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008480877">
    <w:abstractNumId w:val="2"/>
  </w:num>
  <w:num w:numId="2" w16cid:durableId="950161828">
    <w:abstractNumId w:val="17"/>
  </w:num>
  <w:num w:numId="3" w16cid:durableId="832835732">
    <w:abstractNumId w:val="11"/>
  </w:num>
  <w:num w:numId="4" w16cid:durableId="1951817773">
    <w:abstractNumId w:val="19"/>
  </w:num>
  <w:num w:numId="5" w16cid:durableId="577862824">
    <w:abstractNumId w:val="6"/>
  </w:num>
  <w:num w:numId="6" w16cid:durableId="1549872381">
    <w:abstractNumId w:val="9"/>
  </w:num>
  <w:num w:numId="7" w16cid:durableId="752046705">
    <w:abstractNumId w:val="1"/>
  </w:num>
  <w:num w:numId="8" w16cid:durableId="1551653588">
    <w:abstractNumId w:val="14"/>
  </w:num>
  <w:num w:numId="9" w16cid:durableId="1800799442">
    <w:abstractNumId w:val="7"/>
  </w:num>
  <w:num w:numId="10" w16cid:durableId="2065713062">
    <w:abstractNumId w:val="23"/>
  </w:num>
  <w:num w:numId="11" w16cid:durableId="803623039">
    <w:abstractNumId w:val="18"/>
  </w:num>
  <w:num w:numId="12" w16cid:durableId="958100592">
    <w:abstractNumId w:val="13"/>
  </w:num>
  <w:num w:numId="13" w16cid:durableId="1333488129">
    <w:abstractNumId w:val="21"/>
  </w:num>
  <w:num w:numId="14" w16cid:durableId="919366772">
    <w:abstractNumId w:val="22"/>
  </w:num>
  <w:num w:numId="15" w16cid:durableId="215510852">
    <w:abstractNumId w:val="16"/>
  </w:num>
  <w:num w:numId="16" w16cid:durableId="1100029784">
    <w:abstractNumId w:val="10"/>
  </w:num>
  <w:num w:numId="17" w16cid:durableId="555749240">
    <w:abstractNumId w:val="20"/>
  </w:num>
  <w:num w:numId="18" w16cid:durableId="1269464217">
    <w:abstractNumId w:val="4"/>
  </w:num>
  <w:num w:numId="19" w16cid:durableId="1247500744">
    <w:abstractNumId w:val="5"/>
  </w:num>
  <w:num w:numId="20" w16cid:durableId="315955004">
    <w:abstractNumId w:val="8"/>
  </w:num>
  <w:num w:numId="21" w16cid:durableId="1671329707">
    <w:abstractNumId w:val="12"/>
  </w:num>
  <w:num w:numId="22" w16cid:durableId="1207327103">
    <w:abstractNumId w:val="15"/>
  </w:num>
  <w:num w:numId="23" w16cid:durableId="1352955825">
    <w:abstractNumId w:val="0"/>
  </w:num>
  <w:num w:numId="24" w16cid:durableId="19563999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W1NDW2NLIwM7I0NzJV0lEKTi0uzszPAykwrAUASB0kgiwAAAA="/>
  </w:docVars>
  <w:rsids>
    <w:rsidRoot w:val="009E6A98"/>
    <w:rsid w:val="00024BD9"/>
    <w:rsid w:val="0003514B"/>
    <w:rsid w:val="000463CF"/>
    <w:rsid w:val="0008626A"/>
    <w:rsid w:val="0009468E"/>
    <w:rsid w:val="000A4F35"/>
    <w:rsid w:val="000D174E"/>
    <w:rsid w:val="000E652B"/>
    <w:rsid w:val="00101390"/>
    <w:rsid w:val="00115C14"/>
    <w:rsid w:val="00153953"/>
    <w:rsid w:val="00185300"/>
    <w:rsid w:val="00190613"/>
    <w:rsid w:val="00193E55"/>
    <w:rsid w:val="001A78AD"/>
    <w:rsid w:val="001B1E21"/>
    <w:rsid w:val="001C4B5F"/>
    <w:rsid w:val="001D1AAE"/>
    <w:rsid w:val="001D71F1"/>
    <w:rsid w:val="001F5FE6"/>
    <w:rsid w:val="00206641"/>
    <w:rsid w:val="00216B61"/>
    <w:rsid w:val="00282349"/>
    <w:rsid w:val="002A4D30"/>
    <w:rsid w:val="002B0D40"/>
    <w:rsid w:val="002D1A67"/>
    <w:rsid w:val="002E0137"/>
    <w:rsid w:val="002E412F"/>
    <w:rsid w:val="002F6D8D"/>
    <w:rsid w:val="0030398A"/>
    <w:rsid w:val="00305F0A"/>
    <w:rsid w:val="00326A1F"/>
    <w:rsid w:val="003274E1"/>
    <w:rsid w:val="00330039"/>
    <w:rsid w:val="00334C69"/>
    <w:rsid w:val="00343DD0"/>
    <w:rsid w:val="00355692"/>
    <w:rsid w:val="00360D4F"/>
    <w:rsid w:val="003754F4"/>
    <w:rsid w:val="00376D9D"/>
    <w:rsid w:val="003A3500"/>
    <w:rsid w:val="003A5470"/>
    <w:rsid w:val="003B5EAD"/>
    <w:rsid w:val="003C4D87"/>
    <w:rsid w:val="003F1CAA"/>
    <w:rsid w:val="004144D3"/>
    <w:rsid w:val="0042342C"/>
    <w:rsid w:val="00433355"/>
    <w:rsid w:val="00435F18"/>
    <w:rsid w:val="004447F8"/>
    <w:rsid w:val="004451C8"/>
    <w:rsid w:val="00453BAC"/>
    <w:rsid w:val="00465EF4"/>
    <w:rsid w:val="00466C7F"/>
    <w:rsid w:val="0047027D"/>
    <w:rsid w:val="004754FB"/>
    <w:rsid w:val="00485ECC"/>
    <w:rsid w:val="004971BC"/>
    <w:rsid w:val="004A1AC9"/>
    <w:rsid w:val="004A1F2D"/>
    <w:rsid w:val="004C6AF2"/>
    <w:rsid w:val="004D571C"/>
    <w:rsid w:val="004E39D0"/>
    <w:rsid w:val="0051288C"/>
    <w:rsid w:val="00530BA2"/>
    <w:rsid w:val="00550A5A"/>
    <w:rsid w:val="00556F80"/>
    <w:rsid w:val="005712E6"/>
    <w:rsid w:val="0058187D"/>
    <w:rsid w:val="0059059B"/>
    <w:rsid w:val="005A4ED4"/>
    <w:rsid w:val="005C7855"/>
    <w:rsid w:val="005D612B"/>
    <w:rsid w:val="005E6437"/>
    <w:rsid w:val="005E7C0B"/>
    <w:rsid w:val="005F53FF"/>
    <w:rsid w:val="00635C09"/>
    <w:rsid w:val="00660403"/>
    <w:rsid w:val="006825A2"/>
    <w:rsid w:val="0069348D"/>
    <w:rsid w:val="006939D3"/>
    <w:rsid w:val="006B756A"/>
    <w:rsid w:val="006C1C6F"/>
    <w:rsid w:val="006D30E5"/>
    <w:rsid w:val="006F2AFF"/>
    <w:rsid w:val="006F7849"/>
    <w:rsid w:val="00701AD7"/>
    <w:rsid w:val="007048AF"/>
    <w:rsid w:val="00721C0F"/>
    <w:rsid w:val="0073098B"/>
    <w:rsid w:val="00733A0D"/>
    <w:rsid w:val="00745F3C"/>
    <w:rsid w:val="00785CEF"/>
    <w:rsid w:val="00790EDE"/>
    <w:rsid w:val="007A4985"/>
    <w:rsid w:val="00802FA4"/>
    <w:rsid w:val="00842E51"/>
    <w:rsid w:val="0084686D"/>
    <w:rsid w:val="008534B5"/>
    <w:rsid w:val="00875685"/>
    <w:rsid w:val="008872F1"/>
    <w:rsid w:val="00893753"/>
    <w:rsid w:val="00894B5A"/>
    <w:rsid w:val="008951D2"/>
    <w:rsid w:val="008D2D59"/>
    <w:rsid w:val="008D55D7"/>
    <w:rsid w:val="00905E9B"/>
    <w:rsid w:val="00906ACA"/>
    <w:rsid w:val="009074C1"/>
    <w:rsid w:val="0091394A"/>
    <w:rsid w:val="0091689F"/>
    <w:rsid w:val="00933300"/>
    <w:rsid w:val="00962CB2"/>
    <w:rsid w:val="009659CA"/>
    <w:rsid w:val="00967D2D"/>
    <w:rsid w:val="00977426"/>
    <w:rsid w:val="00980F15"/>
    <w:rsid w:val="009848CF"/>
    <w:rsid w:val="00991C2F"/>
    <w:rsid w:val="009D414E"/>
    <w:rsid w:val="009E6A98"/>
    <w:rsid w:val="009F4327"/>
    <w:rsid w:val="009F5EE6"/>
    <w:rsid w:val="00A16AA8"/>
    <w:rsid w:val="00A33066"/>
    <w:rsid w:val="00A454B7"/>
    <w:rsid w:val="00A50A1D"/>
    <w:rsid w:val="00A5193E"/>
    <w:rsid w:val="00A641A7"/>
    <w:rsid w:val="00A70B12"/>
    <w:rsid w:val="00A71F6D"/>
    <w:rsid w:val="00A853B0"/>
    <w:rsid w:val="00A95D9C"/>
    <w:rsid w:val="00AE4C26"/>
    <w:rsid w:val="00AF341B"/>
    <w:rsid w:val="00AF7030"/>
    <w:rsid w:val="00AF7E3C"/>
    <w:rsid w:val="00B01800"/>
    <w:rsid w:val="00B338CA"/>
    <w:rsid w:val="00B60382"/>
    <w:rsid w:val="00B64C12"/>
    <w:rsid w:val="00B72D48"/>
    <w:rsid w:val="00B8750D"/>
    <w:rsid w:val="00B95FA5"/>
    <w:rsid w:val="00BE1842"/>
    <w:rsid w:val="00C074B5"/>
    <w:rsid w:val="00C1751D"/>
    <w:rsid w:val="00C30F6F"/>
    <w:rsid w:val="00C61246"/>
    <w:rsid w:val="00C65374"/>
    <w:rsid w:val="00CB5672"/>
    <w:rsid w:val="00CD0CB9"/>
    <w:rsid w:val="00CD0D35"/>
    <w:rsid w:val="00CD3D31"/>
    <w:rsid w:val="00CE4573"/>
    <w:rsid w:val="00D051D4"/>
    <w:rsid w:val="00D26D3D"/>
    <w:rsid w:val="00D34818"/>
    <w:rsid w:val="00D54502"/>
    <w:rsid w:val="00D62C79"/>
    <w:rsid w:val="00D65B3C"/>
    <w:rsid w:val="00DE0667"/>
    <w:rsid w:val="00E10F67"/>
    <w:rsid w:val="00E23D56"/>
    <w:rsid w:val="00E31B08"/>
    <w:rsid w:val="00E46AB7"/>
    <w:rsid w:val="00E60136"/>
    <w:rsid w:val="00EA0853"/>
    <w:rsid w:val="00EA1FE5"/>
    <w:rsid w:val="00EA7F01"/>
    <w:rsid w:val="00EF35EE"/>
    <w:rsid w:val="00F35FFB"/>
    <w:rsid w:val="00F47DA6"/>
    <w:rsid w:val="00F61350"/>
    <w:rsid w:val="00F678FE"/>
    <w:rsid w:val="00F828F0"/>
    <w:rsid w:val="00F90729"/>
    <w:rsid w:val="00F93C88"/>
    <w:rsid w:val="00F94921"/>
    <w:rsid w:val="00FA3EE7"/>
    <w:rsid w:val="00FC23FB"/>
    <w:rsid w:val="00FC5806"/>
    <w:rsid w:val="00FE69F2"/>
    <w:rsid w:val="00FE7AA9"/>
    <w:rsid w:val="0AB2B5F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46077E"/>
  <w15:chartTrackingRefBased/>
  <w15:docId w15:val="{B55BFF28-7049-45E6-B2E1-A986E352E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BAC"/>
    <w:rPr>
      <w:rFonts w:ascii="Times New Roman" w:hAnsi="Times New Roman"/>
      <w:sz w:val="24"/>
    </w:rPr>
  </w:style>
  <w:style w:type="paragraph" w:styleId="Titre1">
    <w:name w:val="heading 1"/>
    <w:basedOn w:val="Normal"/>
    <w:next w:val="Normal"/>
    <w:link w:val="Titre1Car"/>
    <w:uiPriority w:val="9"/>
    <w:qFormat/>
    <w:rsid w:val="00453BAC"/>
    <w:pPr>
      <w:keepNext/>
      <w:keepLines/>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453BAC"/>
    <w:pPr>
      <w:keepNext/>
      <w:keepLines/>
      <w:spacing w:before="40" w:after="0"/>
      <w:outlineLvl w:val="1"/>
    </w:pPr>
    <w:rPr>
      <w:rFonts w:eastAsiaTheme="majorEastAsia" w:cstheme="majorBidi"/>
      <w:b/>
      <w:color w:val="1F3864" w:themeColor="accent1" w:themeShade="80"/>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53BAC"/>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453BAC"/>
    <w:rPr>
      <w:rFonts w:ascii="Times New Roman" w:eastAsiaTheme="majorEastAsia" w:hAnsi="Times New Roman" w:cstheme="majorBidi"/>
      <w:b/>
      <w:color w:val="1F3864" w:themeColor="accent1" w:themeShade="80"/>
      <w:sz w:val="24"/>
      <w:szCs w:val="26"/>
    </w:rPr>
  </w:style>
  <w:style w:type="paragraph" w:styleId="Paragraphedeliste">
    <w:name w:val="List Paragraph"/>
    <w:basedOn w:val="Normal"/>
    <w:uiPriority w:val="34"/>
    <w:qFormat/>
    <w:rsid w:val="009E6A98"/>
    <w:pPr>
      <w:ind w:left="720"/>
      <w:contextualSpacing/>
    </w:pPr>
  </w:style>
  <w:style w:type="table" w:styleId="Grilledutableau">
    <w:name w:val="Table Grid"/>
    <w:basedOn w:val="TableauNormal"/>
    <w:uiPriority w:val="39"/>
    <w:rsid w:val="008756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1Clair">
    <w:name w:val="Grid Table 1 Light"/>
    <w:basedOn w:val="TableauNormal"/>
    <w:uiPriority w:val="46"/>
    <w:rsid w:val="0047027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ie">
    <w:name w:val="Bibliography"/>
    <w:basedOn w:val="Normal"/>
    <w:next w:val="Normal"/>
    <w:uiPriority w:val="37"/>
    <w:unhideWhenUsed/>
    <w:rsid w:val="00F47DA6"/>
    <w:pPr>
      <w:tabs>
        <w:tab w:val="left" w:pos="504"/>
      </w:tabs>
      <w:spacing w:after="0" w:line="240" w:lineRule="auto"/>
      <w:ind w:left="504" w:hanging="504"/>
    </w:pPr>
  </w:style>
  <w:style w:type="character" w:styleId="Marquedecommentaire">
    <w:name w:val="annotation reference"/>
    <w:basedOn w:val="Policepardfaut"/>
    <w:uiPriority w:val="99"/>
    <w:semiHidden/>
    <w:unhideWhenUsed/>
    <w:rsid w:val="002D1A67"/>
    <w:rPr>
      <w:sz w:val="16"/>
      <w:szCs w:val="16"/>
    </w:rPr>
  </w:style>
  <w:style w:type="paragraph" w:styleId="Commentaire">
    <w:name w:val="annotation text"/>
    <w:basedOn w:val="Normal"/>
    <w:link w:val="CommentaireCar"/>
    <w:uiPriority w:val="99"/>
    <w:unhideWhenUsed/>
    <w:rsid w:val="002D1A67"/>
    <w:pPr>
      <w:spacing w:line="240" w:lineRule="auto"/>
    </w:pPr>
    <w:rPr>
      <w:sz w:val="20"/>
      <w:szCs w:val="20"/>
    </w:rPr>
  </w:style>
  <w:style w:type="character" w:customStyle="1" w:styleId="CommentaireCar">
    <w:name w:val="Commentaire Car"/>
    <w:basedOn w:val="Policepardfaut"/>
    <w:link w:val="Commentaire"/>
    <w:uiPriority w:val="99"/>
    <w:rsid w:val="002D1A67"/>
    <w:rPr>
      <w:sz w:val="20"/>
      <w:szCs w:val="20"/>
    </w:rPr>
  </w:style>
  <w:style w:type="paragraph" w:styleId="Objetducommentaire">
    <w:name w:val="annotation subject"/>
    <w:basedOn w:val="Commentaire"/>
    <w:next w:val="Commentaire"/>
    <w:link w:val="ObjetducommentaireCar"/>
    <w:uiPriority w:val="99"/>
    <w:semiHidden/>
    <w:unhideWhenUsed/>
    <w:rsid w:val="002D1A67"/>
    <w:rPr>
      <w:b/>
      <w:bCs/>
    </w:rPr>
  </w:style>
  <w:style w:type="character" w:customStyle="1" w:styleId="ObjetducommentaireCar">
    <w:name w:val="Objet du commentaire Car"/>
    <w:basedOn w:val="CommentaireCar"/>
    <w:link w:val="Objetducommentaire"/>
    <w:uiPriority w:val="99"/>
    <w:semiHidden/>
    <w:rsid w:val="002D1A6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09AEC-B34F-422A-806C-340EDC7D1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0</Pages>
  <Words>4065</Words>
  <Characters>100945</Characters>
  <Application>Microsoft Office Word</Application>
  <DocSecurity>0</DocSecurity>
  <Lines>841</Lines>
  <Paragraphs>209</Paragraphs>
  <ScaleCrop>false</ScaleCrop>
  <Company/>
  <LinksUpToDate>false</LinksUpToDate>
  <CharactersWithSpaces>10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e Camille Iris Pierrès</dc:creator>
  <cp:keywords/>
  <dc:description/>
  <cp:lastModifiedBy>Oriane Camille Iris Pierrès</cp:lastModifiedBy>
  <cp:revision>13</cp:revision>
  <dcterms:created xsi:type="dcterms:W3CDTF">2025-02-24T14:58:00Z</dcterms:created>
  <dcterms:modified xsi:type="dcterms:W3CDTF">2025-02-2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c74d510-09de-4574-b488-78b32847c0db</vt:lpwstr>
  </property>
  <property fmtid="{D5CDD505-2E9C-101B-9397-08002B2CF9AE}" pid="3" name="MSIP_Label_10d9bad3-6dac-4e9a-89a3-89f3b8d247b2_Enabled">
    <vt:lpwstr>true</vt:lpwstr>
  </property>
  <property fmtid="{D5CDD505-2E9C-101B-9397-08002B2CF9AE}" pid="4" name="MSIP_Label_10d9bad3-6dac-4e9a-89a3-89f3b8d247b2_SetDate">
    <vt:lpwstr>2024-08-19T08:30:32Z</vt:lpwstr>
  </property>
  <property fmtid="{D5CDD505-2E9C-101B-9397-08002B2CF9AE}" pid="5" name="MSIP_Label_10d9bad3-6dac-4e9a-89a3-89f3b8d247b2_Method">
    <vt:lpwstr>Standard</vt:lpwstr>
  </property>
  <property fmtid="{D5CDD505-2E9C-101B-9397-08002B2CF9AE}" pid="6" name="MSIP_Label_10d9bad3-6dac-4e9a-89a3-89f3b8d247b2_Name">
    <vt:lpwstr>10d9bad3-6dac-4e9a-89a3-89f3b8d247b2</vt:lpwstr>
  </property>
  <property fmtid="{D5CDD505-2E9C-101B-9397-08002B2CF9AE}" pid="7" name="MSIP_Label_10d9bad3-6dac-4e9a-89a3-89f3b8d247b2_SiteId">
    <vt:lpwstr>5d1a9f9d-201f-4a10-b983-451cf65cbc1e</vt:lpwstr>
  </property>
  <property fmtid="{D5CDD505-2E9C-101B-9397-08002B2CF9AE}" pid="8" name="MSIP_Label_10d9bad3-6dac-4e9a-89a3-89f3b8d247b2_ActionId">
    <vt:lpwstr>94a37c16-dada-484a-9af6-ba0e0784142d</vt:lpwstr>
  </property>
  <property fmtid="{D5CDD505-2E9C-101B-9397-08002B2CF9AE}" pid="9" name="MSIP_Label_10d9bad3-6dac-4e9a-89a3-89f3b8d247b2_ContentBits">
    <vt:lpwstr>0</vt:lpwstr>
  </property>
  <property fmtid="{D5CDD505-2E9C-101B-9397-08002B2CF9AE}" pid="10" name="ZOTERO_PREF_1">
    <vt:lpwstr>&lt;data data-version="3" zotero-version="6.0.36"&gt;&lt;session id="06XCsGnK"/&gt;&lt;style id="http://www.zotero.org/styles/association-for-computing-machinery" hasBibliography="1" bibliographyStyleHasBeenSet="1"/&gt;&lt;prefs&gt;&lt;pref name="fieldType" value="Field"/&gt;&lt;/prefs&gt;&lt;</vt:lpwstr>
  </property>
  <property fmtid="{D5CDD505-2E9C-101B-9397-08002B2CF9AE}" pid="11" name="ZOTERO_PREF_2">
    <vt:lpwstr>/data&gt;</vt:lpwstr>
  </property>
</Properties>
</file>